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284"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Can Data Analysis Techniques be</w:t>
      </w:r>
      <w:r w:rsidR="008C2418">
        <w:rPr>
          <w:rFonts w:ascii="Times New Roman" w:hAnsi="Times New Roman" w:cs="Times New Roman"/>
          <w:sz w:val="32"/>
          <w:szCs w:val="32"/>
          <w:lang w:val="en-IE"/>
        </w:rPr>
        <w:t xml:space="preserve"> applied to historical data</w:t>
      </w:r>
      <w:r w:rsidRPr="006A4380">
        <w:rPr>
          <w:rFonts w:ascii="Times New Roman" w:hAnsi="Times New Roman" w:cs="Times New Roman"/>
          <w:sz w:val="32"/>
          <w:szCs w:val="32"/>
          <w:lang w:val="en-IE"/>
        </w:rPr>
        <w:t xml:space="preserve"> </w:t>
      </w:r>
      <w:r w:rsidR="008C2418">
        <w:rPr>
          <w:rFonts w:ascii="Times New Roman" w:hAnsi="Times New Roman" w:cs="Times New Roman"/>
          <w:sz w:val="32"/>
          <w:szCs w:val="32"/>
          <w:lang w:val="en-IE"/>
        </w:rPr>
        <w:t>to provide</w:t>
      </w:r>
      <w:r w:rsidRPr="006A4380">
        <w:rPr>
          <w:rFonts w:ascii="Times New Roman" w:hAnsi="Times New Roman" w:cs="Times New Roman"/>
          <w:sz w:val="32"/>
          <w:szCs w:val="32"/>
          <w:lang w:val="en-IE"/>
        </w:rPr>
        <w:t xml:space="preserve">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F770A3">
        <w:rPr>
          <w:rFonts w:ascii="Times New Roman" w:hAnsi="Times New Roman" w:cs="Times New Roman"/>
          <w:sz w:val="32"/>
          <w:szCs w:val="32"/>
          <w:lang w:val="en-IE"/>
        </w:rPr>
        <w:t>?</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520E68" w:rsidRDefault="00520E68" w:rsidP="007B6AB4"/>
    <w:p w:rsidR="00520E68" w:rsidRDefault="00520E68" w:rsidP="00520E68">
      <w:r>
        <w:br w:type="page"/>
      </w:r>
    </w:p>
    <w:p w:rsidR="006A4380" w:rsidRDefault="006A4380"/>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w:t>
          </w:r>
          <w:bookmarkStart w:id="0" w:name="_GoBack"/>
          <w:bookmarkEnd w:id="0"/>
          <w:r>
            <w:t>tents</w:t>
          </w:r>
        </w:p>
        <w:p w:rsidR="007270D3"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7169327" w:history="1">
            <w:r w:rsidR="007270D3" w:rsidRPr="00B31A1D">
              <w:rPr>
                <w:rStyle w:val="Hyperlink"/>
                <w:rFonts w:ascii="Times New Roman" w:hAnsi="Times New Roman" w:cs="Times New Roman"/>
                <w:noProof/>
              </w:rPr>
              <w:t>Table of Figures</w:t>
            </w:r>
            <w:r w:rsidR="007270D3">
              <w:rPr>
                <w:noProof/>
                <w:webHidden/>
              </w:rPr>
              <w:tab/>
            </w:r>
            <w:r w:rsidR="007270D3">
              <w:rPr>
                <w:noProof/>
                <w:webHidden/>
              </w:rPr>
              <w:fldChar w:fldCharType="begin"/>
            </w:r>
            <w:r w:rsidR="007270D3">
              <w:rPr>
                <w:noProof/>
                <w:webHidden/>
              </w:rPr>
              <w:instrText xml:space="preserve"> PAGEREF _Toc517169327 \h </w:instrText>
            </w:r>
            <w:r w:rsidR="007270D3">
              <w:rPr>
                <w:noProof/>
                <w:webHidden/>
              </w:rPr>
            </w:r>
            <w:r w:rsidR="007270D3">
              <w:rPr>
                <w:noProof/>
                <w:webHidden/>
              </w:rPr>
              <w:fldChar w:fldCharType="separate"/>
            </w:r>
            <w:r w:rsidR="007270D3">
              <w:rPr>
                <w:noProof/>
                <w:webHidden/>
              </w:rPr>
              <w:t>3</w:t>
            </w:r>
            <w:r w:rsidR="007270D3">
              <w:rPr>
                <w:noProof/>
                <w:webHidden/>
              </w:rPr>
              <w:fldChar w:fldCharType="end"/>
            </w:r>
          </w:hyperlink>
        </w:p>
        <w:p w:rsidR="007270D3" w:rsidRDefault="007270D3">
          <w:pPr>
            <w:pStyle w:val="TOC1"/>
            <w:tabs>
              <w:tab w:val="right" w:leader="dot" w:pos="9010"/>
            </w:tabs>
            <w:rPr>
              <w:rFonts w:eastAsiaTheme="minorEastAsia" w:cstheme="minorBidi"/>
              <w:b w:val="0"/>
              <w:bCs w:val="0"/>
              <w:i w:val="0"/>
              <w:iCs w:val="0"/>
              <w:noProof/>
              <w:lang w:val="en-IE"/>
            </w:rPr>
          </w:pPr>
          <w:hyperlink w:anchor="_Toc517169328" w:history="1">
            <w:r w:rsidRPr="00B31A1D">
              <w:rPr>
                <w:rStyle w:val="Hyperlink"/>
                <w:rFonts w:ascii="Times New Roman" w:hAnsi="Times New Roman" w:cs="Times New Roman"/>
                <w:noProof/>
                <w:lang w:val="en-IE"/>
              </w:rPr>
              <w:t>Abstract</w:t>
            </w:r>
            <w:r>
              <w:rPr>
                <w:noProof/>
                <w:webHidden/>
              </w:rPr>
              <w:tab/>
            </w:r>
            <w:r>
              <w:rPr>
                <w:noProof/>
                <w:webHidden/>
              </w:rPr>
              <w:fldChar w:fldCharType="begin"/>
            </w:r>
            <w:r>
              <w:rPr>
                <w:noProof/>
                <w:webHidden/>
              </w:rPr>
              <w:instrText xml:space="preserve"> PAGEREF _Toc517169328 \h </w:instrText>
            </w:r>
            <w:r>
              <w:rPr>
                <w:noProof/>
                <w:webHidden/>
              </w:rPr>
            </w:r>
            <w:r>
              <w:rPr>
                <w:noProof/>
                <w:webHidden/>
              </w:rPr>
              <w:fldChar w:fldCharType="separate"/>
            </w:r>
            <w:r>
              <w:rPr>
                <w:noProof/>
                <w:webHidden/>
              </w:rPr>
              <w:t>4</w:t>
            </w:r>
            <w:r>
              <w:rPr>
                <w:noProof/>
                <w:webHidden/>
              </w:rPr>
              <w:fldChar w:fldCharType="end"/>
            </w:r>
          </w:hyperlink>
        </w:p>
        <w:p w:rsidR="007270D3" w:rsidRDefault="007270D3">
          <w:pPr>
            <w:pStyle w:val="TOC1"/>
            <w:tabs>
              <w:tab w:val="left" w:pos="480"/>
              <w:tab w:val="right" w:leader="dot" w:pos="9010"/>
            </w:tabs>
            <w:rPr>
              <w:rFonts w:eastAsiaTheme="minorEastAsia" w:cstheme="minorBidi"/>
              <w:b w:val="0"/>
              <w:bCs w:val="0"/>
              <w:i w:val="0"/>
              <w:iCs w:val="0"/>
              <w:noProof/>
              <w:lang w:val="en-IE"/>
            </w:rPr>
          </w:pPr>
          <w:hyperlink w:anchor="_Toc517169329" w:history="1">
            <w:r w:rsidRPr="00B31A1D">
              <w:rPr>
                <w:rStyle w:val="Hyperlink"/>
                <w:rFonts w:ascii="Times New Roman" w:hAnsi="Times New Roman" w:cs="Times New Roman"/>
                <w:noProof/>
                <w:lang w:val="en-IE"/>
              </w:rPr>
              <w:t>1.</w:t>
            </w:r>
            <w:r>
              <w:rPr>
                <w:rFonts w:eastAsiaTheme="minorEastAsia" w:cstheme="minorBidi"/>
                <w:b w:val="0"/>
                <w:bCs w:val="0"/>
                <w:i w:val="0"/>
                <w:iCs w:val="0"/>
                <w:noProof/>
                <w:lang w:val="en-IE"/>
              </w:rPr>
              <w:tab/>
            </w:r>
            <w:r w:rsidRPr="00B31A1D">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7169329 \h </w:instrText>
            </w:r>
            <w:r>
              <w:rPr>
                <w:noProof/>
                <w:webHidden/>
              </w:rPr>
            </w:r>
            <w:r>
              <w:rPr>
                <w:noProof/>
                <w:webHidden/>
              </w:rPr>
              <w:fldChar w:fldCharType="separate"/>
            </w:r>
            <w:r>
              <w:rPr>
                <w:noProof/>
                <w:webHidden/>
              </w:rPr>
              <w:t>5</w:t>
            </w:r>
            <w:r>
              <w:rPr>
                <w:noProof/>
                <w:webHidden/>
              </w:rPr>
              <w:fldChar w:fldCharType="end"/>
            </w:r>
          </w:hyperlink>
        </w:p>
        <w:p w:rsidR="007270D3" w:rsidRDefault="007270D3">
          <w:pPr>
            <w:pStyle w:val="TOC1"/>
            <w:tabs>
              <w:tab w:val="left" w:pos="480"/>
              <w:tab w:val="right" w:leader="dot" w:pos="9010"/>
            </w:tabs>
            <w:rPr>
              <w:rFonts w:eastAsiaTheme="minorEastAsia" w:cstheme="minorBidi"/>
              <w:b w:val="0"/>
              <w:bCs w:val="0"/>
              <w:i w:val="0"/>
              <w:iCs w:val="0"/>
              <w:noProof/>
              <w:lang w:val="en-IE"/>
            </w:rPr>
          </w:pPr>
          <w:hyperlink w:anchor="_Toc517169330" w:history="1">
            <w:r w:rsidRPr="00B31A1D">
              <w:rPr>
                <w:rStyle w:val="Hyperlink"/>
                <w:rFonts w:ascii="Times New Roman" w:hAnsi="Times New Roman" w:cs="Times New Roman"/>
                <w:noProof/>
                <w:lang w:val="en-IE"/>
              </w:rPr>
              <w:t>2.</w:t>
            </w:r>
            <w:r>
              <w:rPr>
                <w:rFonts w:eastAsiaTheme="minorEastAsia" w:cstheme="minorBidi"/>
                <w:b w:val="0"/>
                <w:bCs w:val="0"/>
                <w:i w:val="0"/>
                <w:iCs w:val="0"/>
                <w:noProof/>
                <w:lang w:val="en-IE"/>
              </w:rPr>
              <w:tab/>
            </w:r>
            <w:r w:rsidRPr="00B31A1D">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7169330 \h </w:instrText>
            </w:r>
            <w:r>
              <w:rPr>
                <w:noProof/>
                <w:webHidden/>
              </w:rPr>
            </w:r>
            <w:r>
              <w:rPr>
                <w:noProof/>
                <w:webHidden/>
              </w:rPr>
              <w:fldChar w:fldCharType="separate"/>
            </w:r>
            <w:r>
              <w:rPr>
                <w:noProof/>
                <w:webHidden/>
              </w:rPr>
              <w:t>6</w:t>
            </w:r>
            <w:r>
              <w:rPr>
                <w:noProof/>
                <w:webHidden/>
              </w:rPr>
              <w:fldChar w:fldCharType="end"/>
            </w:r>
          </w:hyperlink>
        </w:p>
        <w:p w:rsidR="007270D3" w:rsidRDefault="007270D3">
          <w:pPr>
            <w:pStyle w:val="TOC2"/>
            <w:tabs>
              <w:tab w:val="left" w:pos="960"/>
              <w:tab w:val="right" w:leader="dot" w:pos="9010"/>
            </w:tabs>
            <w:rPr>
              <w:rFonts w:eastAsiaTheme="minorEastAsia" w:cstheme="minorBidi"/>
              <w:b w:val="0"/>
              <w:bCs w:val="0"/>
              <w:noProof/>
              <w:sz w:val="24"/>
              <w:szCs w:val="24"/>
              <w:lang w:val="en-IE"/>
            </w:rPr>
          </w:pPr>
          <w:hyperlink w:anchor="_Toc517169331" w:history="1">
            <w:r w:rsidRPr="00B31A1D">
              <w:rPr>
                <w:rStyle w:val="Hyperlink"/>
                <w:rFonts w:ascii="Times New Roman" w:hAnsi="Times New Roman" w:cs="Times New Roman"/>
                <w:noProof/>
              </w:rPr>
              <w:t>2.1</w:t>
            </w:r>
            <w:r>
              <w:rPr>
                <w:rFonts w:eastAsiaTheme="minorEastAsia" w:cstheme="minorBidi"/>
                <w:b w:val="0"/>
                <w:bCs w:val="0"/>
                <w:noProof/>
                <w:sz w:val="24"/>
                <w:szCs w:val="24"/>
                <w:lang w:val="en-IE"/>
              </w:rPr>
              <w:tab/>
            </w:r>
            <w:r w:rsidRPr="00B31A1D">
              <w:rPr>
                <w:rStyle w:val="Hyperlink"/>
                <w:rFonts w:ascii="Times New Roman" w:hAnsi="Times New Roman" w:cs="Times New Roman"/>
                <w:noProof/>
              </w:rPr>
              <w:t>Overview of Existing Technologies</w:t>
            </w:r>
            <w:r>
              <w:rPr>
                <w:noProof/>
                <w:webHidden/>
              </w:rPr>
              <w:tab/>
            </w:r>
            <w:r>
              <w:rPr>
                <w:noProof/>
                <w:webHidden/>
              </w:rPr>
              <w:fldChar w:fldCharType="begin"/>
            </w:r>
            <w:r>
              <w:rPr>
                <w:noProof/>
                <w:webHidden/>
              </w:rPr>
              <w:instrText xml:space="preserve"> PAGEREF _Toc517169331 \h </w:instrText>
            </w:r>
            <w:r>
              <w:rPr>
                <w:noProof/>
                <w:webHidden/>
              </w:rPr>
            </w:r>
            <w:r>
              <w:rPr>
                <w:noProof/>
                <w:webHidden/>
              </w:rPr>
              <w:fldChar w:fldCharType="separate"/>
            </w:r>
            <w:r>
              <w:rPr>
                <w:noProof/>
                <w:webHidden/>
              </w:rPr>
              <w:t>6</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32" w:history="1">
            <w:r w:rsidRPr="00B31A1D">
              <w:rPr>
                <w:rStyle w:val="Hyperlink"/>
                <w:rFonts w:ascii="Times New Roman" w:hAnsi="Times New Roman" w:cs="Times New Roman"/>
                <w:noProof/>
              </w:rPr>
              <w:t>2.1.1</w:t>
            </w:r>
            <w:r>
              <w:rPr>
                <w:rFonts w:eastAsiaTheme="minorEastAsia" w:cstheme="minorBidi"/>
                <w:noProof/>
                <w:sz w:val="24"/>
                <w:szCs w:val="24"/>
                <w:lang w:val="en-IE"/>
              </w:rPr>
              <w:tab/>
            </w:r>
            <w:r w:rsidRPr="00B31A1D">
              <w:rPr>
                <w:rStyle w:val="Hyperlink"/>
                <w:rFonts w:ascii="Times New Roman" w:hAnsi="Times New Roman" w:cs="Times New Roman"/>
                <w:noProof/>
              </w:rPr>
              <w:t>J48 and Decision Trees</w:t>
            </w:r>
            <w:r>
              <w:rPr>
                <w:noProof/>
                <w:webHidden/>
              </w:rPr>
              <w:tab/>
            </w:r>
            <w:r>
              <w:rPr>
                <w:noProof/>
                <w:webHidden/>
              </w:rPr>
              <w:fldChar w:fldCharType="begin"/>
            </w:r>
            <w:r>
              <w:rPr>
                <w:noProof/>
                <w:webHidden/>
              </w:rPr>
              <w:instrText xml:space="preserve"> PAGEREF _Toc517169332 \h </w:instrText>
            </w:r>
            <w:r>
              <w:rPr>
                <w:noProof/>
                <w:webHidden/>
              </w:rPr>
            </w:r>
            <w:r>
              <w:rPr>
                <w:noProof/>
                <w:webHidden/>
              </w:rPr>
              <w:fldChar w:fldCharType="separate"/>
            </w:r>
            <w:r>
              <w:rPr>
                <w:noProof/>
                <w:webHidden/>
              </w:rPr>
              <w:t>6</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33" w:history="1">
            <w:r w:rsidRPr="00B31A1D">
              <w:rPr>
                <w:rStyle w:val="Hyperlink"/>
                <w:rFonts w:ascii="Times New Roman" w:hAnsi="Times New Roman" w:cs="Times New Roman"/>
                <w:noProof/>
              </w:rPr>
              <w:t>2.1.2</w:t>
            </w:r>
            <w:r>
              <w:rPr>
                <w:rFonts w:eastAsiaTheme="minorEastAsia" w:cstheme="minorBidi"/>
                <w:noProof/>
                <w:sz w:val="24"/>
                <w:szCs w:val="24"/>
                <w:lang w:val="en-IE"/>
              </w:rPr>
              <w:tab/>
            </w:r>
            <w:r w:rsidRPr="00B31A1D">
              <w:rPr>
                <w:rStyle w:val="Hyperlink"/>
                <w:rFonts w:ascii="Times New Roman" w:hAnsi="Times New Roman" w:cs="Times New Roman"/>
                <w:noProof/>
              </w:rPr>
              <w:t>K Nearest Neighbour</w:t>
            </w:r>
            <w:r>
              <w:rPr>
                <w:noProof/>
                <w:webHidden/>
              </w:rPr>
              <w:tab/>
            </w:r>
            <w:r>
              <w:rPr>
                <w:noProof/>
                <w:webHidden/>
              </w:rPr>
              <w:fldChar w:fldCharType="begin"/>
            </w:r>
            <w:r>
              <w:rPr>
                <w:noProof/>
                <w:webHidden/>
              </w:rPr>
              <w:instrText xml:space="preserve"> PAGEREF _Toc517169333 \h </w:instrText>
            </w:r>
            <w:r>
              <w:rPr>
                <w:noProof/>
                <w:webHidden/>
              </w:rPr>
            </w:r>
            <w:r>
              <w:rPr>
                <w:noProof/>
                <w:webHidden/>
              </w:rPr>
              <w:fldChar w:fldCharType="separate"/>
            </w:r>
            <w:r>
              <w:rPr>
                <w:noProof/>
                <w:webHidden/>
              </w:rPr>
              <w:t>7</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34" w:history="1">
            <w:r w:rsidRPr="00B31A1D">
              <w:rPr>
                <w:rStyle w:val="Hyperlink"/>
                <w:rFonts w:ascii="Times New Roman" w:hAnsi="Times New Roman" w:cs="Times New Roman"/>
                <w:noProof/>
              </w:rPr>
              <w:t>2.1.3</w:t>
            </w:r>
            <w:r>
              <w:rPr>
                <w:rFonts w:eastAsiaTheme="minorEastAsia" w:cstheme="minorBidi"/>
                <w:noProof/>
                <w:sz w:val="24"/>
                <w:szCs w:val="24"/>
                <w:lang w:val="en-IE"/>
              </w:rPr>
              <w:tab/>
            </w:r>
            <w:r w:rsidRPr="00B31A1D">
              <w:rPr>
                <w:rStyle w:val="Hyperlink"/>
                <w:rFonts w:ascii="Times New Roman" w:hAnsi="Times New Roman" w:cs="Times New Roman"/>
                <w:noProof/>
              </w:rPr>
              <w:t>Density Based Spatial Clustering of Applications with Noise</w:t>
            </w:r>
            <w:r>
              <w:rPr>
                <w:noProof/>
                <w:webHidden/>
              </w:rPr>
              <w:tab/>
            </w:r>
            <w:r>
              <w:rPr>
                <w:noProof/>
                <w:webHidden/>
              </w:rPr>
              <w:fldChar w:fldCharType="begin"/>
            </w:r>
            <w:r>
              <w:rPr>
                <w:noProof/>
                <w:webHidden/>
              </w:rPr>
              <w:instrText xml:space="preserve"> PAGEREF _Toc517169334 \h </w:instrText>
            </w:r>
            <w:r>
              <w:rPr>
                <w:noProof/>
                <w:webHidden/>
              </w:rPr>
            </w:r>
            <w:r>
              <w:rPr>
                <w:noProof/>
                <w:webHidden/>
              </w:rPr>
              <w:fldChar w:fldCharType="separate"/>
            </w:r>
            <w:r>
              <w:rPr>
                <w:noProof/>
                <w:webHidden/>
              </w:rPr>
              <w:t>7</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35" w:history="1">
            <w:r w:rsidRPr="00B31A1D">
              <w:rPr>
                <w:rStyle w:val="Hyperlink"/>
                <w:rFonts w:ascii="Times New Roman" w:hAnsi="Times New Roman" w:cs="Times New Roman"/>
                <w:noProof/>
              </w:rPr>
              <w:t>2.1.4</w:t>
            </w:r>
            <w:r>
              <w:rPr>
                <w:rFonts w:eastAsiaTheme="minorEastAsia" w:cstheme="minorBidi"/>
                <w:noProof/>
                <w:sz w:val="24"/>
                <w:szCs w:val="24"/>
                <w:lang w:val="en-IE"/>
              </w:rPr>
              <w:tab/>
            </w:r>
            <w:r w:rsidRPr="00B31A1D">
              <w:rPr>
                <w:rStyle w:val="Hyperlink"/>
                <w:rFonts w:ascii="Times New Roman" w:hAnsi="Times New Roman" w:cs="Times New Roman"/>
                <w:noProof/>
              </w:rPr>
              <w:t>K-Means Clustering</w:t>
            </w:r>
            <w:r>
              <w:rPr>
                <w:noProof/>
                <w:webHidden/>
              </w:rPr>
              <w:tab/>
            </w:r>
            <w:r>
              <w:rPr>
                <w:noProof/>
                <w:webHidden/>
              </w:rPr>
              <w:fldChar w:fldCharType="begin"/>
            </w:r>
            <w:r>
              <w:rPr>
                <w:noProof/>
                <w:webHidden/>
              </w:rPr>
              <w:instrText xml:space="preserve"> PAGEREF _Toc517169335 \h </w:instrText>
            </w:r>
            <w:r>
              <w:rPr>
                <w:noProof/>
                <w:webHidden/>
              </w:rPr>
            </w:r>
            <w:r>
              <w:rPr>
                <w:noProof/>
                <w:webHidden/>
              </w:rPr>
              <w:fldChar w:fldCharType="separate"/>
            </w:r>
            <w:r>
              <w:rPr>
                <w:noProof/>
                <w:webHidden/>
              </w:rPr>
              <w:t>8</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36" w:history="1">
            <w:r w:rsidRPr="00B31A1D">
              <w:rPr>
                <w:rStyle w:val="Hyperlink"/>
                <w:rFonts w:ascii="Times New Roman" w:hAnsi="Times New Roman" w:cs="Times New Roman"/>
                <w:noProof/>
              </w:rPr>
              <w:t>2.1.5</w:t>
            </w:r>
            <w:r>
              <w:rPr>
                <w:rFonts w:eastAsiaTheme="minorEastAsia" w:cstheme="minorBidi"/>
                <w:noProof/>
                <w:sz w:val="24"/>
                <w:szCs w:val="24"/>
                <w:lang w:val="en-IE"/>
              </w:rPr>
              <w:tab/>
            </w:r>
            <w:r w:rsidRPr="00B31A1D">
              <w:rPr>
                <w:rStyle w:val="Hyperlink"/>
                <w:rFonts w:ascii="Times New Roman" w:hAnsi="Times New Roman" w:cs="Times New Roman"/>
                <w:noProof/>
              </w:rPr>
              <w:t>Feed-Forward Neural Networks (Multilayer Perceptron’s)</w:t>
            </w:r>
            <w:r>
              <w:rPr>
                <w:noProof/>
                <w:webHidden/>
              </w:rPr>
              <w:tab/>
            </w:r>
            <w:r>
              <w:rPr>
                <w:noProof/>
                <w:webHidden/>
              </w:rPr>
              <w:fldChar w:fldCharType="begin"/>
            </w:r>
            <w:r>
              <w:rPr>
                <w:noProof/>
                <w:webHidden/>
              </w:rPr>
              <w:instrText xml:space="preserve"> PAGEREF _Toc517169336 \h </w:instrText>
            </w:r>
            <w:r>
              <w:rPr>
                <w:noProof/>
                <w:webHidden/>
              </w:rPr>
            </w:r>
            <w:r>
              <w:rPr>
                <w:noProof/>
                <w:webHidden/>
              </w:rPr>
              <w:fldChar w:fldCharType="separate"/>
            </w:r>
            <w:r>
              <w:rPr>
                <w:noProof/>
                <w:webHidden/>
              </w:rPr>
              <w:t>8</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37" w:history="1">
            <w:r w:rsidRPr="00B31A1D">
              <w:rPr>
                <w:rStyle w:val="Hyperlink"/>
                <w:rFonts w:ascii="Times New Roman" w:hAnsi="Times New Roman" w:cs="Times New Roman"/>
                <w:noProof/>
              </w:rPr>
              <w:t>2.1.6</w:t>
            </w:r>
            <w:r>
              <w:rPr>
                <w:rFonts w:eastAsiaTheme="minorEastAsia" w:cstheme="minorBidi"/>
                <w:noProof/>
                <w:sz w:val="24"/>
                <w:szCs w:val="24"/>
                <w:lang w:val="en-IE"/>
              </w:rPr>
              <w:tab/>
            </w:r>
            <w:r w:rsidRPr="00B31A1D">
              <w:rPr>
                <w:rStyle w:val="Hyperlink"/>
                <w:rFonts w:ascii="Times New Roman" w:hAnsi="Times New Roman" w:cs="Times New Roman"/>
                <w:noProof/>
              </w:rPr>
              <w:t>Recurrent Neural Network</w:t>
            </w:r>
            <w:r>
              <w:rPr>
                <w:noProof/>
                <w:webHidden/>
              </w:rPr>
              <w:tab/>
            </w:r>
            <w:r>
              <w:rPr>
                <w:noProof/>
                <w:webHidden/>
              </w:rPr>
              <w:fldChar w:fldCharType="begin"/>
            </w:r>
            <w:r>
              <w:rPr>
                <w:noProof/>
                <w:webHidden/>
              </w:rPr>
              <w:instrText xml:space="preserve"> PAGEREF _Toc517169337 \h </w:instrText>
            </w:r>
            <w:r>
              <w:rPr>
                <w:noProof/>
                <w:webHidden/>
              </w:rPr>
            </w:r>
            <w:r>
              <w:rPr>
                <w:noProof/>
                <w:webHidden/>
              </w:rPr>
              <w:fldChar w:fldCharType="separate"/>
            </w:r>
            <w:r>
              <w:rPr>
                <w:noProof/>
                <w:webHidden/>
              </w:rPr>
              <w:t>9</w:t>
            </w:r>
            <w:r>
              <w:rPr>
                <w:noProof/>
                <w:webHidden/>
              </w:rPr>
              <w:fldChar w:fldCharType="end"/>
            </w:r>
          </w:hyperlink>
        </w:p>
        <w:p w:rsidR="007270D3" w:rsidRDefault="007270D3">
          <w:pPr>
            <w:pStyle w:val="TOC3"/>
            <w:tabs>
              <w:tab w:val="left" w:pos="1440"/>
              <w:tab w:val="right" w:leader="dot" w:pos="9010"/>
            </w:tabs>
            <w:rPr>
              <w:rFonts w:eastAsiaTheme="minorEastAsia" w:cstheme="minorBidi"/>
              <w:noProof/>
              <w:sz w:val="24"/>
              <w:szCs w:val="24"/>
              <w:lang w:val="en-IE"/>
            </w:rPr>
          </w:pPr>
          <w:hyperlink w:anchor="_Toc517169338" w:history="1">
            <w:r w:rsidRPr="00B31A1D">
              <w:rPr>
                <w:rStyle w:val="Hyperlink"/>
                <w:rFonts w:ascii="Times New Roman" w:hAnsi="Times New Roman" w:cs="Times New Roman"/>
                <w:noProof/>
              </w:rPr>
              <w:t>2.1.6.1</w:t>
            </w:r>
            <w:r>
              <w:rPr>
                <w:rFonts w:eastAsiaTheme="minorEastAsia" w:cstheme="minorBidi"/>
                <w:noProof/>
                <w:sz w:val="24"/>
                <w:szCs w:val="24"/>
                <w:lang w:val="en-IE"/>
              </w:rPr>
              <w:tab/>
            </w:r>
            <w:r w:rsidRPr="00B31A1D">
              <w:rPr>
                <w:rStyle w:val="Hyperlink"/>
                <w:rFonts w:ascii="Times New Roman" w:hAnsi="Times New Roman" w:cs="Times New Roman"/>
                <w:noProof/>
              </w:rPr>
              <w:t>Elman recurrent neural network</w:t>
            </w:r>
            <w:r>
              <w:rPr>
                <w:noProof/>
                <w:webHidden/>
              </w:rPr>
              <w:tab/>
            </w:r>
            <w:r>
              <w:rPr>
                <w:noProof/>
                <w:webHidden/>
              </w:rPr>
              <w:fldChar w:fldCharType="begin"/>
            </w:r>
            <w:r>
              <w:rPr>
                <w:noProof/>
                <w:webHidden/>
              </w:rPr>
              <w:instrText xml:space="preserve"> PAGEREF _Toc517169338 \h </w:instrText>
            </w:r>
            <w:r>
              <w:rPr>
                <w:noProof/>
                <w:webHidden/>
              </w:rPr>
            </w:r>
            <w:r>
              <w:rPr>
                <w:noProof/>
                <w:webHidden/>
              </w:rPr>
              <w:fldChar w:fldCharType="separate"/>
            </w:r>
            <w:r>
              <w:rPr>
                <w:noProof/>
                <w:webHidden/>
              </w:rPr>
              <w:t>9</w:t>
            </w:r>
            <w:r>
              <w:rPr>
                <w:noProof/>
                <w:webHidden/>
              </w:rPr>
              <w:fldChar w:fldCharType="end"/>
            </w:r>
          </w:hyperlink>
        </w:p>
        <w:p w:rsidR="007270D3" w:rsidRDefault="007270D3">
          <w:pPr>
            <w:pStyle w:val="TOC3"/>
            <w:tabs>
              <w:tab w:val="left" w:pos="1440"/>
              <w:tab w:val="right" w:leader="dot" w:pos="9010"/>
            </w:tabs>
            <w:rPr>
              <w:rFonts w:eastAsiaTheme="minorEastAsia" w:cstheme="minorBidi"/>
              <w:noProof/>
              <w:sz w:val="24"/>
              <w:szCs w:val="24"/>
              <w:lang w:val="en-IE"/>
            </w:rPr>
          </w:pPr>
          <w:hyperlink w:anchor="_Toc517169339" w:history="1">
            <w:r w:rsidRPr="00B31A1D">
              <w:rPr>
                <w:rStyle w:val="Hyperlink"/>
                <w:rFonts w:ascii="Times New Roman" w:hAnsi="Times New Roman" w:cs="Times New Roman"/>
                <w:noProof/>
              </w:rPr>
              <w:t>2.1.6.2</w:t>
            </w:r>
            <w:r>
              <w:rPr>
                <w:rFonts w:eastAsiaTheme="minorEastAsia" w:cstheme="minorBidi"/>
                <w:noProof/>
                <w:sz w:val="24"/>
                <w:szCs w:val="24"/>
                <w:lang w:val="en-IE"/>
              </w:rPr>
              <w:tab/>
            </w:r>
            <w:r w:rsidRPr="00B31A1D">
              <w:rPr>
                <w:rStyle w:val="Hyperlink"/>
                <w:rFonts w:ascii="Times New Roman" w:hAnsi="Times New Roman" w:cs="Times New Roman"/>
                <w:noProof/>
              </w:rPr>
              <w:t>Hopfield Model</w:t>
            </w:r>
            <w:r>
              <w:rPr>
                <w:noProof/>
                <w:webHidden/>
              </w:rPr>
              <w:tab/>
            </w:r>
            <w:r>
              <w:rPr>
                <w:noProof/>
                <w:webHidden/>
              </w:rPr>
              <w:fldChar w:fldCharType="begin"/>
            </w:r>
            <w:r>
              <w:rPr>
                <w:noProof/>
                <w:webHidden/>
              </w:rPr>
              <w:instrText xml:space="preserve"> PAGEREF _Toc517169339 \h </w:instrText>
            </w:r>
            <w:r>
              <w:rPr>
                <w:noProof/>
                <w:webHidden/>
              </w:rPr>
            </w:r>
            <w:r>
              <w:rPr>
                <w:noProof/>
                <w:webHidden/>
              </w:rPr>
              <w:fldChar w:fldCharType="separate"/>
            </w:r>
            <w:r>
              <w:rPr>
                <w:noProof/>
                <w:webHidden/>
              </w:rPr>
              <w:t>9</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40" w:history="1">
            <w:r w:rsidRPr="00B31A1D">
              <w:rPr>
                <w:rStyle w:val="Hyperlink"/>
                <w:rFonts w:ascii="Times New Roman" w:hAnsi="Times New Roman" w:cs="Times New Roman"/>
                <w:noProof/>
              </w:rPr>
              <w:t>2.1.7</w:t>
            </w:r>
            <w:r>
              <w:rPr>
                <w:rFonts w:eastAsiaTheme="minorEastAsia" w:cstheme="minorBidi"/>
                <w:noProof/>
                <w:sz w:val="24"/>
                <w:szCs w:val="24"/>
                <w:lang w:val="en-IE"/>
              </w:rPr>
              <w:tab/>
            </w:r>
            <w:r w:rsidRPr="00B31A1D">
              <w:rPr>
                <w:rStyle w:val="Hyperlink"/>
                <w:rFonts w:ascii="Times New Roman" w:hAnsi="Times New Roman" w:cs="Times New Roman"/>
                <w:noProof/>
              </w:rPr>
              <w:t>Radial Based Function Network</w:t>
            </w:r>
            <w:r>
              <w:rPr>
                <w:noProof/>
                <w:webHidden/>
              </w:rPr>
              <w:tab/>
            </w:r>
            <w:r>
              <w:rPr>
                <w:noProof/>
                <w:webHidden/>
              </w:rPr>
              <w:fldChar w:fldCharType="begin"/>
            </w:r>
            <w:r>
              <w:rPr>
                <w:noProof/>
                <w:webHidden/>
              </w:rPr>
              <w:instrText xml:space="preserve"> PAGEREF _Toc517169340 \h </w:instrText>
            </w:r>
            <w:r>
              <w:rPr>
                <w:noProof/>
                <w:webHidden/>
              </w:rPr>
            </w:r>
            <w:r>
              <w:rPr>
                <w:noProof/>
                <w:webHidden/>
              </w:rPr>
              <w:fldChar w:fldCharType="separate"/>
            </w:r>
            <w:r>
              <w:rPr>
                <w:noProof/>
                <w:webHidden/>
              </w:rPr>
              <w:t>10</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41" w:history="1">
            <w:r w:rsidRPr="00B31A1D">
              <w:rPr>
                <w:rStyle w:val="Hyperlink"/>
                <w:rFonts w:ascii="Times New Roman" w:hAnsi="Times New Roman" w:cs="Times New Roman"/>
                <w:noProof/>
              </w:rPr>
              <w:t>2.1.8</w:t>
            </w:r>
            <w:r>
              <w:rPr>
                <w:rFonts w:eastAsiaTheme="minorEastAsia" w:cstheme="minorBidi"/>
                <w:noProof/>
                <w:sz w:val="24"/>
                <w:szCs w:val="24"/>
                <w:lang w:val="en-IE"/>
              </w:rPr>
              <w:tab/>
            </w:r>
            <w:r w:rsidRPr="00B31A1D">
              <w:rPr>
                <w:rStyle w:val="Hyperlink"/>
                <w:rFonts w:ascii="Times New Roman" w:hAnsi="Times New Roman" w:cs="Times New Roman"/>
                <w:noProof/>
              </w:rPr>
              <w:t>Support Vector Machines</w:t>
            </w:r>
            <w:r>
              <w:rPr>
                <w:noProof/>
                <w:webHidden/>
              </w:rPr>
              <w:tab/>
            </w:r>
            <w:r>
              <w:rPr>
                <w:noProof/>
                <w:webHidden/>
              </w:rPr>
              <w:fldChar w:fldCharType="begin"/>
            </w:r>
            <w:r>
              <w:rPr>
                <w:noProof/>
                <w:webHidden/>
              </w:rPr>
              <w:instrText xml:space="preserve"> PAGEREF _Toc517169341 \h </w:instrText>
            </w:r>
            <w:r>
              <w:rPr>
                <w:noProof/>
                <w:webHidden/>
              </w:rPr>
            </w:r>
            <w:r>
              <w:rPr>
                <w:noProof/>
                <w:webHidden/>
              </w:rPr>
              <w:fldChar w:fldCharType="separate"/>
            </w:r>
            <w:r>
              <w:rPr>
                <w:noProof/>
                <w:webHidden/>
              </w:rPr>
              <w:t>10</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42" w:history="1">
            <w:r w:rsidRPr="00B31A1D">
              <w:rPr>
                <w:rStyle w:val="Hyperlink"/>
                <w:rFonts w:ascii="Times New Roman" w:hAnsi="Times New Roman" w:cs="Times New Roman"/>
                <w:noProof/>
              </w:rPr>
              <w:t>2.1.9</w:t>
            </w:r>
            <w:r>
              <w:rPr>
                <w:rFonts w:eastAsiaTheme="minorEastAsia" w:cstheme="minorBidi"/>
                <w:noProof/>
                <w:sz w:val="24"/>
                <w:szCs w:val="24"/>
                <w:lang w:val="en-IE"/>
              </w:rPr>
              <w:tab/>
            </w:r>
            <w:r w:rsidRPr="00B31A1D">
              <w:rPr>
                <w:rStyle w:val="Hyperlink"/>
                <w:rFonts w:ascii="Times New Roman" w:hAnsi="Times New Roman" w:cs="Times New Roman"/>
                <w:noProof/>
              </w:rPr>
              <w:t>Principal Component Analysis</w:t>
            </w:r>
            <w:r>
              <w:rPr>
                <w:noProof/>
                <w:webHidden/>
              </w:rPr>
              <w:tab/>
            </w:r>
            <w:r>
              <w:rPr>
                <w:noProof/>
                <w:webHidden/>
              </w:rPr>
              <w:fldChar w:fldCharType="begin"/>
            </w:r>
            <w:r>
              <w:rPr>
                <w:noProof/>
                <w:webHidden/>
              </w:rPr>
              <w:instrText xml:space="preserve"> PAGEREF _Toc517169342 \h </w:instrText>
            </w:r>
            <w:r>
              <w:rPr>
                <w:noProof/>
                <w:webHidden/>
              </w:rPr>
            </w:r>
            <w:r>
              <w:rPr>
                <w:noProof/>
                <w:webHidden/>
              </w:rPr>
              <w:fldChar w:fldCharType="separate"/>
            </w:r>
            <w:r>
              <w:rPr>
                <w:noProof/>
                <w:webHidden/>
              </w:rPr>
              <w:t>10</w:t>
            </w:r>
            <w:r>
              <w:rPr>
                <w:noProof/>
                <w:webHidden/>
              </w:rPr>
              <w:fldChar w:fldCharType="end"/>
            </w:r>
          </w:hyperlink>
        </w:p>
        <w:p w:rsidR="007270D3" w:rsidRDefault="007270D3">
          <w:pPr>
            <w:pStyle w:val="TOC2"/>
            <w:tabs>
              <w:tab w:val="left" w:pos="960"/>
              <w:tab w:val="right" w:leader="dot" w:pos="9010"/>
            </w:tabs>
            <w:rPr>
              <w:rFonts w:eastAsiaTheme="minorEastAsia" w:cstheme="minorBidi"/>
              <w:b w:val="0"/>
              <w:bCs w:val="0"/>
              <w:noProof/>
              <w:sz w:val="24"/>
              <w:szCs w:val="24"/>
              <w:lang w:val="en-IE"/>
            </w:rPr>
          </w:pPr>
          <w:hyperlink w:anchor="_Toc517169343" w:history="1">
            <w:r w:rsidRPr="00B31A1D">
              <w:rPr>
                <w:rStyle w:val="Hyperlink"/>
                <w:rFonts w:ascii="Times New Roman" w:hAnsi="Times New Roman" w:cs="Times New Roman"/>
                <w:noProof/>
              </w:rPr>
              <w:t>2.2</w:t>
            </w:r>
            <w:r>
              <w:rPr>
                <w:rFonts w:eastAsiaTheme="minorEastAsia" w:cstheme="minorBidi"/>
                <w:b w:val="0"/>
                <w:bCs w:val="0"/>
                <w:noProof/>
                <w:sz w:val="24"/>
                <w:szCs w:val="24"/>
                <w:lang w:val="en-IE"/>
              </w:rPr>
              <w:tab/>
            </w:r>
            <w:r w:rsidRPr="00B31A1D">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7169343 \h </w:instrText>
            </w:r>
            <w:r>
              <w:rPr>
                <w:noProof/>
                <w:webHidden/>
              </w:rPr>
            </w:r>
            <w:r>
              <w:rPr>
                <w:noProof/>
                <w:webHidden/>
              </w:rPr>
              <w:fldChar w:fldCharType="separate"/>
            </w:r>
            <w:r>
              <w:rPr>
                <w:noProof/>
                <w:webHidden/>
              </w:rPr>
              <w:t>11</w:t>
            </w:r>
            <w:r>
              <w:rPr>
                <w:noProof/>
                <w:webHidden/>
              </w:rPr>
              <w:fldChar w:fldCharType="end"/>
            </w:r>
          </w:hyperlink>
        </w:p>
        <w:p w:rsidR="007270D3" w:rsidRDefault="007270D3">
          <w:pPr>
            <w:pStyle w:val="TOC2"/>
            <w:tabs>
              <w:tab w:val="left" w:pos="960"/>
              <w:tab w:val="right" w:leader="dot" w:pos="9010"/>
            </w:tabs>
            <w:rPr>
              <w:rFonts w:eastAsiaTheme="minorEastAsia" w:cstheme="minorBidi"/>
              <w:b w:val="0"/>
              <w:bCs w:val="0"/>
              <w:noProof/>
              <w:sz w:val="24"/>
              <w:szCs w:val="24"/>
              <w:lang w:val="en-IE"/>
            </w:rPr>
          </w:pPr>
          <w:hyperlink w:anchor="_Toc517169344" w:history="1">
            <w:r w:rsidRPr="00B31A1D">
              <w:rPr>
                <w:rStyle w:val="Hyperlink"/>
                <w:rFonts w:ascii="Times New Roman" w:hAnsi="Times New Roman" w:cs="Times New Roman"/>
                <w:noProof/>
              </w:rPr>
              <w:t>2.3</w:t>
            </w:r>
            <w:r>
              <w:rPr>
                <w:rFonts w:eastAsiaTheme="minorEastAsia" w:cstheme="minorBidi"/>
                <w:b w:val="0"/>
                <w:bCs w:val="0"/>
                <w:noProof/>
                <w:sz w:val="24"/>
                <w:szCs w:val="24"/>
                <w:lang w:val="en-IE"/>
              </w:rPr>
              <w:tab/>
            </w:r>
            <w:r w:rsidRPr="00B31A1D">
              <w:rPr>
                <w:rStyle w:val="Hyperlink"/>
                <w:rFonts w:ascii="Times New Roman" w:hAnsi="Times New Roman" w:cs="Times New Roman"/>
                <w:noProof/>
              </w:rPr>
              <w:t>Current Numerical Weather Prediction Systems</w:t>
            </w:r>
            <w:r>
              <w:rPr>
                <w:noProof/>
                <w:webHidden/>
              </w:rPr>
              <w:tab/>
            </w:r>
            <w:r>
              <w:rPr>
                <w:noProof/>
                <w:webHidden/>
              </w:rPr>
              <w:fldChar w:fldCharType="begin"/>
            </w:r>
            <w:r>
              <w:rPr>
                <w:noProof/>
                <w:webHidden/>
              </w:rPr>
              <w:instrText xml:space="preserve"> PAGEREF _Toc517169344 \h </w:instrText>
            </w:r>
            <w:r>
              <w:rPr>
                <w:noProof/>
                <w:webHidden/>
              </w:rPr>
            </w:r>
            <w:r>
              <w:rPr>
                <w:noProof/>
                <w:webHidden/>
              </w:rPr>
              <w:fldChar w:fldCharType="separate"/>
            </w:r>
            <w:r>
              <w:rPr>
                <w:noProof/>
                <w:webHidden/>
              </w:rPr>
              <w:t>16</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45" w:history="1">
            <w:r w:rsidRPr="00B31A1D">
              <w:rPr>
                <w:rStyle w:val="Hyperlink"/>
                <w:rFonts w:ascii="Times New Roman" w:hAnsi="Times New Roman" w:cs="Times New Roman"/>
                <w:noProof/>
              </w:rPr>
              <w:t>2.3.1</w:t>
            </w:r>
            <w:r>
              <w:rPr>
                <w:rFonts w:eastAsiaTheme="minorEastAsia" w:cstheme="minorBidi"/>
                <w:noProof/>
                <w:sz w:val="24"/>
                <w:szCs w:val="24"/>
                <w:lang w:val="en-IE"/>
              </w:rPr>
              <w:tab/>
            </w:r>
            <w:r w:rsidRPr="00B31A1D">
              <w:rPr>
                <w:rStyle w:val="Hyperlink"/>
                <w:rFonts w:ascii="Times New Roman" w:hAnsi="Times New Roman" w:cs="Times New Roman"/>
                <w:noProof/>
              </w:rPr>
              <w:t>Numerical Weather Prediction Computing Power</w:t>
            </w:r>
            <w:r>
              <w:rPr>
                <w:noProof/>
                <w:webHidden/>
              </w:rPr>
              <w:tab/>
            </w:r>
            <w:r>
              <w:rPr>
                <w:noProof/>
                <w:webHidden/>
              </w:rPr>
              <w:fldChar w:fldCharType="begin"/>
            </w:r>
            <w:r>
              <w:rPr>
                <w:noProof/>
                <w:webHidden/>
              </w:rPr>
              <w:instrText xml:space="preserve"> PAGEREF _Toc517169345 \h </w:instrText>
            </w:r>
            <w:r>
              <w:rPr>
                <w:noProof/>
                <w:webHidden/>
              </w:rPr>
            </w:r>
            <w:r>
              <w:rPr>
                <w:noProof/>
                <w:webHidden/>
              </w:rPr>
              <w:fldChar w:fldCharType="separate"/>
            </w:r>
            <w:r>
              <w:rPr>
                <w:noProof/>
                <w:webHidden/>
              </w:rPr>
              <w:t>19</w:t>
            </w:r>
            <w:r>
              <w:rPr>
                <w:noProof/>
                <w:webHidden/>
              </w:rPr>
              <w:fldChar w:fldCharType="end"/>
            </w:r>
          </w:hyperlink>
        </w:p>
        <w:p w:rsidR="007270D3" w:rsidRDefault="007270D3">
          <w:pPr>
            <w:pStyle w:val="TOC1"/>
            <w:tabs>
              <w:tab w:val="left" w:pos="480"/>
              <w:tab w:val="right" w:leader="dot" w:pos="9010"/>
            </w:tabs>
            <w:rPr>
              <w:rFonts w:eastAsiaTheme="minorEastAsia" w:cstheme="minorBidi"/>
              <w:b w:val="0"/>
              <w:bCs w:val="0"/>
              <w:i w:val="0"/>
              <w:iCs w:val="0"/>
              <w:noProof/>
              <w:lang w:val="en-IE"/>
            </w:rPr>
          </w:pPr>
          <w:hyperlink w:anchor="_Toc517169346" w:history="1">
            <w:r w:rsidRPr="00B31A1D">
              <w:rPr>
                <w:rStyle w:val="Hyperlink"/>
                <w:rFonts w:ascii="Times New Roman" w:hAnsi="Times New Roman" w:cs="Times New Roman"/>
                <w:noProof/>
              </w:rPr>
              <w:t>3.</w:t>
            </w:r>
            <w:r>
              <w:rPr>
                <w:rFonts w:eastAsiaTheme="minorEastAsia" w:cstheme="minorBidi"/>
                <w:b w:val="0"/>
                <w:bCs w:val="0"/>
                <w:i w:val="0"/>
                <w:iCs w:val="0"/>
                <w:noProof/>
                <w:lang w:val="en-IE"/>
              </w:rPr>
              <w:tab/>
            </w:r>
            <w:r w:rsidRPr="00B31A1D">
              <w:rPr>
                <w:rStyle w:val="Hyperlink"/>
                <w:rFonts w:ascii="Times New Roman" w:hAnsi="Times New Roman" w:cs="Times New Roman"/>
                <w:noProof/>
              </w:rPr>
              <w:t>Methodology</w:t>
            </w:r>
            <w:r>
              <w:rPr>
                <w:noProof/>
                <w:webHidden/>
              </w:rPr>
              <w:tab/>
            </w:r>
            <w:r>
              <w:rPr>
                <w:noProof/>
                <w:webHidden/>
              </w:rPr>
              <w:fldChar w:fldCharType="begin"/>
            </w:r>
            <w:r>
              <w:rPr>
                <w:noProof/>
                <w:webHidden/>
              </w:rPr>
              <w:instrText xml:space="preserve"> PAGEREF _Toc517169346 \h </w:instrText>
            </w:r>
            <w:r>
              <w:rPr>
                <w:noProof/>
                <w:webHidden/>
              </w:rPr>
            </w:r>
            <w:r>
              <w:rPr>
                <w:noProof/>
                <w:webHidden/>
              </w:rPr>
              <w:fldChar w:fldCharType="separate"/>
            </w:r>
            <w:r>
              <w:rPr>
                <w:noProof/>
                <w:webHidden/>
              </w:rPr>
              <w:t>21</w:t>
            </w:r>
            <w:r>
              <w:rPr>
                <w:noProof/>
                <w:webHidden/>
              </w:rPr>
              <w:fldChar w:fldCharType="end"/>
            </w:r>
          </w:hyperlink>
        </w:p>
        <w:p w:rsidR="007270D3" w:rsidRDefault="007270D3">
          <w:pPr>
            <w:pStyle w:val="TOC2"/>
            <w:tabs>
              <w:tab w:val="left" w:pos="960"/>
              <w:tab w:val="right" w:leader="dot" w:pos="9010"/>
            </w:tabs>
            <w:rPr>
              <w:rFonts w:eastAsiaTheme="minorEastAsia" w:cstheme="minorBidi"/>
              <w:b w:val="0"/>
              <w:bCs w:val="0"/>
              <w:noProof/>
              <w:sz w:val="24"/>
              <w:szCs w:val="24"/>
              <w:lang w:val="en-IE"/>
            </w:rPr>
          </w:pPr>
          <w:hyperlink w:anchor="_Toc517169347" w:history="1">
            <w:r w:rsidRPr="00B31A1D">
              <w:rPr>
                <w:rStyle w:val="Hyperlink"/>
                <w:rFonts w:ascii="Times New Roman" w:hAnsi="Times New Roman" w:cs="Times New Roman"/>
                <w:noProof/>
              </w:rPr>
              <w:t>3.1</w:t>
            </w:r>
            <w:r>
              <w:rPr>
                <w:rFonts w:eastAsiaTheme="minorEastAsia" w:cstheme="minorBidi"/>
                <w:b w:val="0"/>
                <w:bCs w:val="0"/>
                <w:noProof/>
                <w:sz w:val="24"/>
                <w:szCs w:val="24"/>
                <w:lang w:val="en-IE"/>
              </w:rPr>
              <w:tab/>
            </w:r>
            <w:r w:rsidRPr="00B31A1D">
              <w:rPr>
                <w:rStyle w:val="Hyperlink"/>
                <w:rFonts w:ascii="Times New Roman" w:hAnsi="Times New Roman" w:cs="Times New Roman"/>
                <w:noProof/>
              </w:rPr>
              <w:t>Dataset Description</w:t>
            </w:r>
            <w:r>
              <w:rPr>
                <w:noProof/>
                <w:webHidden/>
              </w:rPr>
              <w:tab/>
            </w:r>
            <w:r>
              <w:rPr>
                <w:noProof/>
                <w:webHidden/>
              </w:rPr>
              <w:fldChar w:fldCharType="begin"/>
            </w:r>
            <w:r>
              <w:rPr>
                <w:noProof/>
                <w:webHidden/>
              </w:rPr>
              <w:instrText xml:space="preserve"> PAGEREF _Toc517169347 \h </w:instrText>
            </w:r>
            <w:r>
              <w:rPr>
                <w:noProof/>
                <w:webHidden/>
              </w:rPr>
            </w:r>
            <w:r>
              <w:rPr>
                <w:noProof/>
                <w:webHidden/>
              </w:rPr>
              <w:fldChar w:fldCharType="separate"/>
            </w:r>
            <w:r>
              <w:rPr>
                <w:noProof/>
                <w:webHidden/>
              </w:rPr>
              <w:t>21</w:t>
            </w:r>
            <w:r>
              <w:rPr>
                <w:noProof/>
                <w:webHidden/>
              </w:rPr>
              <w:fldChar w:fldCharType="end"/>
            </w:r>
          </w:hyperlink>
        </w:p>
        <w:p w:rsidR="007270D3" w:rsidRDefault="007270D3">
          <w:pPr>
            <w:pStyle w:val="TOC2"/>
            <w:tabs>
              <w:tab w:val="left" w:pos="960"/>
              <w:tab w:val="right" w:leader="dot" w:pos="9010"/>
            </w:tabs>
            <w:rPr>
              <w:rFonts w:eastAsiaTheme="minorEastAsia" w:cstheme="minorBidi"/>
              <w:b w:val="0"/>
              <w:bCs w:val="0"/>
              <w:noProof/>
              <w:sz w:val="24"/>
              <w:szCs w:val="24"/>
              <w:lang w:val="en-IE"/>
            </w:rPr>
          </w:pPr>
          <w:hyperlink w:anchor="_Toc517169348" w:history="1">
            <w:r w:rsidRPr="00B31A1D">
              <w:rPr>
                <w:rStyle w:val="Hyperlink"/>
                <w:rFonts w:ascii="Times New Roman" w:hAnsi="Times New Roman" w:cs="Times New Roman"/>
                <w:noProof/>
              </w:rPr>
              <w:t>3.2</w:t>
            </w:r>
            <w:r>
              <w:rPr>
                <w:rFonts w:eastAsiaTheme="minorEastAsia" w:cstheme="minorBidi"/>
                <w:b w:val="0"/>
                <w:bCs w:val="0"/>
                <w:noProof/>
                <w:sz w:val="24"/>
                <w:szCs w:val="24"/>
                <w:lang w:val="en-IE"/>
              </w:rPr>
              <w:tab/>
            </w:r>
            <w:r w:rsidRPr="00B31A1D">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7169348 \h </w:instrText>
            </w:r>
            <w:r>
              <w:rPr>
                <w:noProof/>
                <w:webHidden/>
              </w:rPr>
            </w:r>
            <w:r>
              <w:rPr>
                <w:noProof/>
                <w:webHidden/>
              </w:rPr>
              <w:fldChar w:fldCharType="separate"/>
            </w:r>
            <w:r>
              <w:rPr>
                <w:noProof/>
                <w:webHidden/>
              </w:rPr>
              <w:t>21</w:t>
            </w:r>
            <w:r>
              <w:rPr>
                <w:noProof/>
                <w:webHidden/>
              </w:rPr>
              <w:fldChar w:fldCharType="end"/>
            </w:r>
          </w:hyperlink>
        </w:p>
        <w:p w:rsidR="007270D3" w:rsidRDefault="007270D3">
          <w:pPr>
            <w:pStyle w:val="TOC2"/>
            <w:tabs>
              <w:tab w:val="left" w:pos="960"/>
              <w:tab w:val="right" w:leader="dot" w:pos="9010"/>
            </w:tabs>
            <w:rPr>
              <w:rFonts w:eastAsiaTheme="minorEastAsia" w:cstheme="minorBidi"/>
              <w:b w:val="0"/>
              <w:bCs w:val="0"/>
              <w:noProof/>
              <w:sz w:val="24"/>
              <w:szCs w:val="24"/>
              <w:lang w:val="en-IE"/>
            </w:rPr>
          </w:pPr>
          <w:hyperlink w:anchor="_Toc517169349" w:history="1">
            <w:r w:rsidRPr="00B31A1D">
              <w:rPr>
                <w:rStyle w:val="Hyperlink"/>
                <w:rFonts w:ascii="Times New Roman" w:hAnsi="Times New Roman" w:cs="Times New Roman"/>
                <w:noProof/>
              </w:rPr>
              <w:t>3.3</w:t>
            </w:r>
            <w:r>
              <w:rPr>
                <w:rFonts w:eastAsiaTheme="minorEastAsia" w:cstheme="minorBidi"/>
                <w:b w:val="0"/>
                <w:bCs w:val="0"/>
                <w:noProof/>
                <w:sz w:val="24"/>
                <w:szCs w:val="24"/>
                <w:lang w:val="en-IE"/>
              </w:rPr>
              <w:tab/>
            </w:r>
            <w:r w:rsidRPr="00B31A1D">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7169349 \h </w:instrText>
            </w:r>
            <w:r>
              <w:rPr>
                <w:noProof/>
                <w:webHidden/>
              </w:rPr>
            </w:r>
            <w:r>
              <w:rPr>
                <w:noProof/>
                <w:webHidden/>
              </w:rPr>
              <w:fldChar w:fldCharType="separate"/>
            </w:r>
            <w:r>
              <w:rPr>
                <w:noProof/>
                <w:webHidden/>
              </w:rPr>
              <w:t>22</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50" w:history="1">
            <w:r w:rsidRPr="00B31A1D">
              <w:rPr>
                <w:rStyle w:val="Hyperlink"/>
                <w:rFonts w:ascii="Times New Roman" w:hAnsi="Times New Roman" w:cs="Times New Roman"/>
                <w:noProof/>
              </w:rPr>
              <w:t>3.3.1</w:t>
            </w:r>
            <w:r>
              <w:rPr>
                <w:rFonts w:eastAsiaTheme="minorEastAsia" w:cstheme="minorBidi"/>
                <w:noProof/>
                <w:sz w:val="24"/>
                <w:szCs w:val="24"/>
                <w:lang w:val="en-IE"/>
              </w:rPr>
              <w:tab/>
            </w:r>
            <w:r w:rsidRPr="00B31A1D">
              <w:rPr>
                <w:rStyle w:val="Hyperlink"/>
                <w:rFonts w:ascii="Times New Roman" w:hAnsi="Times New Roman" w:cs="Times New Roman"/>
                <w:noProof/>
              </w:rPr>
              <w:t>Selected Algorithm</w:t>
            </w:r>
            <w:r>
              <w:rPr>
                <w:noProof/>
                <w:webHidden/>
              </w:rPr>
              <w:tab/>
            </w:r>
            <w:r>
              <w:rPr>
                <w:noProof/>
                <w:webHidden/>
              </w:rPr>
              <w:fldChar w:fldCharType="begin"/>
            </w:r>
            <w:r>
              <w:rPr>
                <w:noProof/>
                <w:webHidden/>
              </w:rPr>
              <w:instrText xml:space="preserve"> PAGEREF _Toc517169350 \h </w:instrText>
            </w:r>
            <w:r>
              <w:rPr>
                <w:noProof/>
                <w:webHidden/>
              </w:rPr>
            </w:r>
            <w:r>
              <w:rPr>
                <w:noProof/>
                <w:webHidden/>
              </w:rPr>
              <w:fldChar w:fldCharType="separate"/>
            </w:r>
            <w:r>
              <w:rPr>
                <w:noProof/>
                <w:webHidden/>
              </w:rPr>
              <w:t>22</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51" w:history="1">
            <w:r w:rsidRPr="00B31A1D">
              <w:rPr>
                <w:rStyle w:val="Hyperlink"/>
                <w:rFonts w:ascii="Times New Roman" w:hAnsi="Times New Roman" w:cs="Times New Roman"/>
                <w:noProof/>
              </w:rPr>
              <w:t>3.3.2</w:t>
            </w:r>
            <w:r>
              <w:rPr>
                <w:rFonts w:eastAsiaTheme="minorEastAsia" w:cstheme="minorBidi"/>
                <w:noProof/>
                <w:sz w:val="24"/>
                <w:szCs w:val="24"/>
                <w:lang w:val="en-IE"/>
              </w:rPr>
              <w:tab/>
            </w:r>
            <w:r w:rsidRPr="00B31A1D">
              <w:rPr>
                <w:rStyle w:val="Hyperlink"/>
                <w:rFonts w:ascii="Times New Roman" w:hAnsi="Times New Roman" w:cs="Times New Roman"/>
                <w:noProof/>
              </w:rPr>
              <w:t>Cross Validation Strategy</w:t>
            </w:r>
            <w:r>
              <w:rPr>
                <w:noProof/>
                <w:webHidden/>
              </w:rPr>
              <w:tab/>
            </w:r>
            <w:r>
              <w:rPr>
                <w:noProof/>
                <w:webHidden/>
              </w:rPr>
              <w:fldChar w:fldCharType="begin"/>
            </w:r>
            <w:r>
              <w:rPr>
                <w:noProof/>
                <w:webHidden/>
              </w:rPr>
              <w:instrText xml:space="preserve"> PAGEREF _Toc517169351 \h </w:instrText>
            </w:r>
            <w:r>
              <w:rPr>
                <w:noProof/>
                <w:webHidden/>
              </w:rPr>
            </w:r>
            <w:r>
              <w:rPr>
                <w:noProof/>
                <w:webHidden/>
              </w:rPr>
              <w:fldChar w:fldCharType="separate"/>
            </w:r>
            <w:r>
              <w:rPr>
                <w:noProof/>
                <w:webHidden/>
              </w:rPr>
              <w:t>23</w:t>
            </w:r>
            <w:r>
              <w:rPr>
                <w:noProof/>
                <w:webHidden/>
              </w:rPr>
              <w:fldChar w:fldCharType="end"/>
            </w:r>
          </w:hyperlink>
        </w:p>
        <w:p w:rsidR="007270D3" w:rsidRDefault="007270D3">
          <w:pPr>
            <w:pStyle w:val="TOC3"/>
            <w:tabs>
              <w:tab w:val="left" w:pos="1200"/>
              <w:tab w:val="right" w:leader="dot" w:pos="9010"/>
            </w:tabs>
            <w:rPr>
              <w:rFonts w:eastAsiaTheme="minorEastAsia" w:cstheme="minorBidi"/>
              <w:noProof/>
              <w:sz w:val="24"/>
              <w:szCs w:val="24"/>
              <w:lang w:val="en-IE"/>
            </w:rPr>
          </w:pPr>
          <w:hyperlink w:anchor="_Toc517169352" w:history="1">
            <w:r w:rsidRPr="00B31A1D">
              <w:rPr>
                <w:rStyle w:val="Hyperlink"/>
                <w:rFonts w:ascii="Times New Roman" w:hAnsi="Times New Roman" w:cs="Times New Roman"/>
                <w:noProof/>
              </w:rPr>
              <w:t>3.3.3</w:t>
            </w:r>
            <w:r>
              <w:rPr>
                <w:rFonts w:eastAsiaTheme="minorEastAsia" w:cstheme="minorBidi"/>
                <w:noProof/>
                <w:sz w:val="24"/>
                <w:szCs w:val="24"/>
                <w:lang w:val="en-IE"/>
              </w:rPr>
              <w:tab/>
            </w:r>
            <w:r w:rsidRPr="00B31A1D">
              <w:rPr>
                <w:rStyle w:val="Hyperlink"/>
                <w:rFonts w:ascii="Times New Roman" w:hAnsi="Times New Roman" w:cs="Times New Roman"/>
                <w:noProof/>
              </w:rPr>
              <w:t>Evaluation Metric</w:t>
            </w:r>
            <w:r>
              <w:rPr>
                <w:noProof/>
                <w:webHidden/>
              </w:rPr>
              <w:tab/>
            </w:r>
            <w:r>
              <w:rPr>
                <w:noProof/>
                <w:webHidden/>
              </w:rPr>
              <w:fldChar w:fldCharType="begin"/>
            </w:r>
            <w:r>
              <w:rPr>
                <w:noProof/>
                <w:webHidden/>
              </w:rPr>
              <w:instrText xml:space="preserve"> PAGEREF _Toc517169352 \h </w:instrText>
            </w:r>
            <w:r>
              <w:rPr>
                <w:noProof/>
                <w:webHidden/>
              </w:rPr>
            </w:r>
            <w:r>
              <w:rPr>
                <w:noProof/>
                <w:webHidden/>
              </w:rPr>
              <w:fldChar w:fldCharType="separate"/>
            </w:r>
            <w:r>
              <w:rPr>
                <w:noProof/>
                <w:webHidden/>
              </w:rPr>
              <w:t>24</w:t>
            </w:r>
            <w:r>
              <w:rPr>
                <w:noProof/>
                <w:webHidden/>
              </w:rPr>
              <w:fldChar w:fldCharType="end"/>
            </w:r>
          </w:hyperlink>
        </w:p>
        <w:p w:rsidR="007270D3" w:rsidRDefault="007270D3">
          <w:pPr>
            <w:pStyle w:val="TOC1"/>
            <w:tabs>
              <w:tab w:val="left" w:pos="480"/>
              <w:tab w:val="right" w:leader="dot" w:pos="9010"/>
            </w:tabs>
            <w:rPr>
              <w:rFonts w:eastAsiaTheme="minorEastAsia" w:cstheme="minorBidi"/>
              <w:b w:val="0"/>
              <w:bCs w:val="0"/>
              <w:i w:val="0"/>
              <w:iCs w:val="0"/>
              <w:noProof/>
              <w:lang w:val="en-IE"/>
            </w:rPr>
          </w:pPr>
          <w:hyperlink w:anchor="_Toc517169353" w:history="1">
            <w:r w:rsidRPr="00B31A1D">
              <w:rPr>
                <w:rStyle w:val="Hyperlink"/>
                <w:rFonts w:ascii="Times New Roman" w:hAnsi="Times New Roman" w:cs="Times New Roman"/>
                <w:noProof/>
              </w:rPr>
              <w:t>4.</w:t>
            </w:r>
            <w:r>
              <w:rPr>
                <w:rFonts w:eastAsiaTheme="minorEastAsia" w:cstheme="minorBidi"/>
                <w:b w:val="0"/>
                <w:bCs w:val="0"/>
                <w:i w:val="0"/>
                <w:iCs w:val="0"/>
                <w:noProof/>
                <w:lang w:val="en-IE"/>
              </w:rPr>
              <w:tab/>
            </w:r>
            <w:r w:rsidRPr="00B31A1D">
              <w:rPr>
                <w:rStyle w:val="Hyperlink"/>
                <w:rFonts w:ascii="Times New Roman" w:hAnsi="Times New Roman" w:cs="Times New Roman"/>
                <w:noProof/>
              </w:rPr>
              <w:t>Research Findings and Analysis</w:t>
            </w:r>
            <w:r>
              <w:rPr>
                <w:noProof/>
                <w:webHidden/>
              </w:rPr>
              <w:tab/>
            </w:r>
            <w:r>
              <w:rPr>
                <w:noProof/>
                <w:webHidden/>
              </w:rPr>
              <w:fldChar w:fldCharType="begin"/>
            </w:r>
            <w:r>
              <w:rPr>
                <w:noProof/>
                <w:webHidden/>
              </w:rPr>
              <w:instrText xml:space="preserve"> PAGEREF _Toc517169353 \h </w:instrText>
            </w:r>
            <w:r>
              <w:rPr>
                <w:noProof/>
                <w:webHidden/>
              </w:rPr>
            </w:r>
            <w:r>
              <w:rPr>
                <w:noProof/>
                <w:webHidden/>
              </w:rPr>
              <w:fldChar w:fldCharType="separate"/>
            </w:r>
            <w:r>
              <w:rPr>
                <w:noProof/>
                <w:webHidden/>
              </w:rPr>
              <w:t>25</w:t>
            </w:r>
            <w:r>
              <w:rPr>
                <w:noProof/>
                <w:webHidden/>
              </w:rPr>
              <w:fldChar w:fldCharType="end"/>
            </w:r>
          </w:hyperlink>
        </w:p>
        <w:p w:rsidR="007270D3" w:rsidRDefault="007270D3">
          <w:pPr>
            <w:pStyle w:val="TOC2"/>
            <w:tabs>
              <w:tab w:val="left" w:pos="960"/>
              <w:tab w:val="right" w:leader="dot" w:pos="9010"/>
            </w:tabs>
            <w:rPr>
              <w:rFonts w:eastAsiaTheme="minorEastAsia" w:cstheme="minorBidi"/>
              <w:b w:val="0"/>
              <w:bCs w:val="0"/>
              <w:noProof/>
              <w:sz w:val="24"/>
              <w:szCs w:val="24"/>
              <w:lang w:val="en-IE"/>
            </w:rPr>
          </w:pPr>
          <w:hyperlink w:anchor="_Toc517169354" w:history="1">
            <w:r w:rsidRPr="00B31A1D">
              <w:rPr>
                <w:rStyle w:val="Hyperlink"/>
                <w:rFonts w:ascii="Times New Roman" w:hAnsi="Times New Roman" w:cs="Times New Roman"/>
                <w:noProof/>
              </w:rPr>
              <w:t>4.1</w:t>
            </w:r>
            <w:r>
              <w:rPr>
                <w:rFonts w:eastAsiaTheme="minorEastAsia" w:cstheme="minorBidi"/>
                <w:b w:val="0"/>
                <w:bCs w:val="0"/>
                <w:noProof/>
                <w:sz w:val="24"/>
                <w:szCs w:val="24"/>
                <w:lang w:val="en-IE"/>
              </w:rPr>
              <w:tab/>
            </w:r>
            <w:r w:rsidRPr="00B31A1D">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7169354 \h </w:instrText>
            </w:r>
            <w:r>
              <w:rPr>
                <w:noProof/>
                <w:webHidden/>
              </w:rPr>
            </w:r>
            <w:r>
              <w:rPr>
                <w:noProof/>
                <w:webHidden/>
              </w:rPr>
              <w:fldChar w:fldCharType="separate"/>
            </w:r>
            <w:r>
              <w:rPr>
                <w:noProof/>
                <w:webHidden/>
              </w:rPr>
              <w:t>25</w:t>
            </w:r>
            <w:r>
              <w:rPr>
                <w:noProof/>
                <w:webHidden/>
              </w:rPr>
              <w:fldChar w:fldCharType="end"/>
            </w:r>
          </w:hyperlink>
        </w:p>
        <w:p w:rsidR="007270D3" w:rsidRDefault="007270D3">
          <w:pPr>
            <w:pStyle w:val="TOC2"/>
            <w:tabs>
              <w:tab w:val="left" w:pos="960"/>
              <w:tab w:val="right" w:leader="dot" w:pos="9010"/>
            </w:tabs>
            <w:rPr>
              <w:rFonts w:eastAsiaTheme="minorEastAsia" w:cstheme="minorBidi"/>
              <w:b w:val="0"/>
              <w:bCs w:val="0"/>
              <w:noProof/>
              <w:sz w:val="24"/>
              <w:szCs w:val="24"/>
              <w:lang w:val="en-IE"/>
            </w:rPr>
          </w:pPr>
          <w:hyperlink w:anchor="_Toc517169355" w:history="1">
            <w:r w:rsidRPr="00B31A1D">
              <w:rPr>
                <w:rStyle w:val="Hyperlink"/>
                <w:rFonts w:ascii="Times New Roman" w:hAnsi="Times New Roman" w:cs="Times New Roman"/>
                <w:noProof/>
              </w:rPr>
              <w:t>4.2</w:t>
            </w:r>
            <w:r>
              <w:rPr>
                <w:rFonts w:eastAsiaTheme="minorEastAsia" w:cstheme="minorBidi"/>
                <w:b w:val="0"/>
                <w:bCs w:val="0"/>
                <w:noProof/>
                <w:sz w:val="24"/>
                <w:szCs w:val="24"/>
                <w:lang w:val="en-IE"/>
              </w:rPr>
              <w:tab/>
            </w:r>
            <w:r w:rsidRPr="00B31A1D">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7169355 \h </w:instrText>
            </w:r>
            <w:r>
              <w:rPr>
                <w:noProof/>
                <w:webHidden/>
              </w:rPr>
            </w:r>
            <w:r>
              <w:rPr>
                <w:noProof/>
                <w:webHidden/>
              </w:rPr>
              <w:fldChar w:fldCharType="separate"/>
            </w:r>
            <w:r>
              <w:rPr>
                <w:noProof/>
                <w:webHidden/>
              </w:rPr>
              <w:t>25</w:t>
            </w:r>
            <w:r>
              <w:rPr>
                <w:noProof/>
                <w:webHidden/>
              </w:rPr>
              <w:fldChar w:fldCharType="end"/>
            </w:r>
          </w:hyperlink>
        </w:p>
        <w:p w:rsidR="007270D3" w:rsidRDefault="007270D3">
          <w:pPr>
            <w:pStyle w:val="TOC1"/>
            <w:tabs>
              <w:tab w:val="right" w:leader="dot" w:pos="9010"/>
            </w:tabs>
            <w:rPr>
              <w:rFonts w:eastAsiaTheme="minorEastAsia" w:cstheme="minorBidi"/>
              <w:b w:val="0"/>
              <w:bCs w:val="0"/>
              <w:i w:val="0"/>
              <w:iCs w:val="0"/>
              <w:noProof/>
              <w:lang w:val="en-IE"/>
            </w:rPr>
          </w:pPr>
          <w:hyperlink w:anchor="_Toc517169356" w:history="1">
            <w:r w:rsidRPr="00B31A1D">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7169356 \h </w:instrText>
            </w:r>
            <w:r>
              <w:rPr>
                <w:noProof/>
                <w:webHidden/>
              </w:rPr>
            </w:r>
            <w:r>
              <w:rPr>
                <w:noProof/>
                <w:webHidden/>
              </w:rPr>
              <w:fldChar w:fldCharType="separate"/>
            </w:r>
            <w:r>
              <w:rPr>
                <w:noProof/>
                <w:webHidden/>
              </w:rPr>
              <w:t>26</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7B6AB4" w:rsidRDefault="007B6AB4" w:rsidP="007B6AB4">
      <w:pPr>
        <w:pStyle w:val="Heading1"/>
        <w:rPr>
          <w:rFonts w:ascii="Times New Roman" w:hAnsi="Times New Roman" w:cs="Times New Roman"/>
          <w:sz w:val="28"/>
          <w:szCs w:val="28"/>
        </w:rPr>
      </w:pPr>
      <w:bookmarkStart w:id="1" w:name="_Toc517169327"/>
      <w:r w:rsidRPr="007B6AB4">
        <w:rPr>
          <w:rFonts w:ascii="Times New Roman" w:hAnsi="Times New Roman" w:cs="Times New Roman"/>
          <w:sz w:val="28"/>
          <w:szCs w:val="28"/>
        </w:rPr>
        <w:lastRenderedPageBreak/>
        <w:t>Table of Figures</w:t>
      </w:r>
      <w:bookmarkEnd w:id="1"/>
    </w:p>
    <w:p w:rsidR="00075A53" w:rsidRPr="00075A53" w:rsidRDefault="00075A53" w:rsidP="00075A53">
      <w:pPr>
        <w:rPr>
          <w:lang w:val="en-GB"/>
        </w:rPr>
      </w:pPr>
    </w:p>
    <w:p w:rsidR="00C205B3" w:rsidRDefault="00075A53">
      <w:pPr>
        <w:pStyle w:val="TableofFigures"/>
        <w:tabs>
          <w:tab w:val="right" w:leader="dot" w:pos="9010"/>
        </w:tabs>
        <w:rPr>
          <w:rFonts w:asciiTheme="minorHAnsi" w:eastAsiaTheme="minorEastAsia" w:hAnsiTheme="minorHAnsi" w:cstheme="minorBidi"/>
          <w:noProof/>
        </w:rPr>
      </w:pPr>
      <w:r>
        <w:rPr>
          <w:sz w:val="28"/>
          <w:szCs w:val="28"/>
        </w:rPr>
        <w:fldChar w:fldCharType="begin"/>
      </w:r>
      <w:r>
        <w:rPr>
          <w:sz w:val="28"/>
          <w:szCs w:val="28"/>
        </w:rPr>
        <w:instrText xml:space="preserve"> TOC \h \z \c "Figure" </w:instrText>
      </w:r>
      <w:r>
        <w:rPr>
          <w:sz w:val="28"/>
          <w:szCs w:val="28"/>
        </w:rPr>
        <w:fldChar w:fldCharType="separate"/>
      </w:r>
      <w:hyperlink w:anchor="_Toc517092253" w:history="1">
        <w:r w:rsidR="00C205B3" w:rsidRPr="00DC4A5B">
          <w:rPr>
            <w:rStyle w:val="Hyperlink"/>
            <w:rFonts w:eastAsiaTheme="majorEastAsia"/>
            <w:b/>
            <w:noProof/>
          </w:rPr>
          <w:t>Figure 1</w:t>
        </w:r>
        <w:r w:rsidR="00C205B3" w:rsidRPr="00DC4A5B">
          <w:rPr>
            <w:rStyle w:val="Hyperlink"/>
            <w:rFonts w:eastAsiaTheme="majorEastAsia"/>
            <w:noProof/>
          </w:rPr>
          <w:t>. Graphical implementation of walk forward cross validation. Image sourced from (Nawara, 2017)</w:t>
        </w:r>
        <w:r w:rsidR="00C205B3">
          <w:rPr>
            <w:noProof/>
            <w:webHidden/>
          </w:rPr>
          <w:tab/>
        </w:r>
        <w:r w:rsidR="00C205B3">
          <w:rPr>
            <w:noProof/>
            <w:webHidden/>
          </w:rPr>
          <w:fldChar w:fldCharType="begin"/>
        </w:r>
        <w:r w:rsidR="00C205B3">
          <w:rPr>
            <w:noProof/>
            <w:webHidden/>
          </w:rPr>
          <w:instrText xml:space="preserve"> PAGEREF _Toc517092253 \h </w:instrText>
        </w:r>
        <w:r w:rsidR="00C205B3">
          <w:rPr>
            <w:noProof/>
            <w:webHidden/>
          </w:rPr>
        </w:r>
        <w:r w:rsidR="00C205B3">
          <w:rPr>
            <w:noProof/>
            <w:webHidden/>
          </w:rPr>
          <w:fldChar w:fldCharType="separate"/>
        </w:r>
        <w:r w:rsidR="00C205B3">
          <w:rPr>
            <w:noProof/>
            <w:webHidden/>
          </w:rPr>
          <w:t>24</w:t>
        </w:r>
        <w:r w:rsidR="00C205B3">
          <w:rPr>
            <w:noProof/>
            <w:webHidden/>
          </w:rPr>
          <w:fldChar w:fldCharType="end"/>
        </w:r>
      </w:hyperlink>
    </w:p>
    <w:p w:rsidR="007B6AB4" w:rsidRPr="007B6AB4" w:rsidRDefault="00075A53" w:rsidP="007B6AB4">
      <w:pPr>
        <w:pStyle w:val="Heading1"/>
        <w:rPr>
          <w:rFonts w:ascii="Times New Roman" w:hAnsi="Times New Roman" w:cs="Times New Roman"/>
          <w:sz w:val="28"/>
          <w:szCs w:val="28"/>
        </w:rPr>
      </w:pPr>
      <w:r>
        <w:rPr>
          <w:rFonts w:ascii="Times New Roman" w:eastAsia="Times New Roman" w:hAnsi="Times New Roman" w:cs="Times New Roman"/>
          <w:color w:val="auto"/>
          <w:sz w:val="28"/>
          <w:szCs w:val="28"/>
          <w:lang w:val="en-IE"/>
        </w:rPr>
        <w:fldChar w:fldCharType="end"/>
      </w:r>
      <w:r w:rsidR="007B6AB4" w:rsidRPr="007B6AB4">
        <w:rPr>
          <w:rFonts w:ascii="Times New Roman" w:hAnsi="Times New Roman" w:cs="Times New Roman"/>
          <w:sz w:val="28"/>
          <w:szCs w:val="28"/>
          <w:lang w:val="en-IE"/>
        </w:rP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2" w:name="_Toc517169328"/>
      <w:r w:rsidRPr="006A4380">
        <w:rPr>
          <w:rFonts w:ascii="Times New Roman" w:hAnsi="Times New Roman" w:cs="Times New Roman"/>
          <w:sz w:val="28"/>
          <w:szCs w:val="28"/>
          <w:lang w:val="en-IE"/>
        </w:rPr>
        <w:lastRenderedPageBreak/>
        <w:t>Abstract</w:t>
      </w:r>
      <w:bookmarkEnd w:id="2"/>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3" w:name="_Toc517169329"/>
      <w:r w:rsidRPr="006A4380">
        <w:rPr>
          <w:rFonts w:ascii="Times New Roman" w:hAnsi="Times New Roman" w:cs="Times New Roman"/>
          <w:sz w:val="28"/>
          <w:szCs w:val="28"/>
          <w:lang w:val="en-IE"/>
        </w:rPr>
        <w:lastRenderedPageBreak/>
        <w:t>Introduction</w:t>
      </w:r>
      <w:bookmarkEnd w:id="3"/>
    </w:p>
    <w:p w:rsidR="008161B3" w:rsidRDefault="00FC5741" w:rsidP="00FD4CB3">
      <w:pPr>
        <w:spacing w:line="360" w:lineRule="auto"/>
        <w:jc w:val="both"/>
      </w:pPr>
      <w:r>
        <w:t>In this document an</w:t>
      </w:r>
      <w:r w:rsidR="00237066">
        <w:t xml:space="preserve"> analysis of existing studies </w:t>
      </w:r>
      <w:r>
        <w:t>that utilise</w:t>
      </w:r>
      <w:r w:rsidR="00237066">
        <w:t xml:space="preserve"> data science technologies for use in weather forecasting systems</w:t>
      </w:r>
      <w:r>
        <w:t xml:space="preserve"> is outlined</w:t>
      </w:r>
      <w:r w:rsidR="00237066">
        <w:t>.</w:t>
      </w:r>
      <w:r w:rsidR="001A17BC">
        <w:t xml:space="preserve"> Following this </w:t>
      </w:r>
      <w:r w:rsidR="002451E1">
        <w:t>an</w:t>
      </w:r>
      <w:r>
        <w:t xml:space="preserve"> exploratory data</w:t>
      </w:r>
      <w:r w:rsidR="002451E1">
        <w:t xml:space="preserve"> analysis of historical weather data obtained from Met Éireann</w:t>
      </w:r>
      <w:r w:rsidR="00A71891">
        <w:t xml:space="preserve"> will be </w:t>
      </w:r>
      <w:r w:rsidR="00720B6C">
        <w:t>completed</w:t>
      </w:r>
      <w:r w:rsidR="005B0719">
        <w:t>. Using the results of the exploratory data</w:t>
      </w:r>
      <w:r w:rsidR="00A71891">
        <w:t xml:space="preserve"> analysis as well as knowledge obtained from the literary analysis stage,</w:t>
      </w:r>
      <w:r w:rsidR="00E5597C">
        <w:t xml:space="preserve"> the aim is</w:t>
      </w:r>
      <w:r w:rsidR="005511E2">
        <w:t xml:space="preserve"> to apply</w:t>
      </w:r>
      <w:r w:rsidR="00A71891">
        <w:t xml:space="preserve"> multiple machine learning algorithms to the data to </w:t>
      </w:r>
      <w:r w:rsidR="005511E2">
        <w:t>generate</w:t>
      </w:r>
      <w:r w:rsidR="00A71891">
        <w:t xml:space="preserve"> short term weather prediction</w:t>
      </w:r>
      <w:r w:rsidR="005511E2">
        <w:t>s</w:t>
      </w:r>
      <w:r w:rsidR="00A71891">
        <w:t xml:space="preserve">. </w:t>
      </w:r>
      <w:r w:rsidR="002451E1">
        <w:t xml:space="preserve"> </w:t>
      </w:r>
    </w:p>
    <w:p w:rsidR="008161B3" w:rsidRDefault="008161B3" w:rsidP="00FD4CB3">
      <w:pPr>
        <w:spacing w:line="360" w:lineRule="auto"/>
        <w:jc w:val="both"/>
      </w:pPr>
    </w:p>
    <w:p w:rsidR="008161B3" w:rsidRDefault="008161B3" w:rsidP="008161B3">
      <w:pPr>
        <w:spacing w:line="360" w:lineRule="auto"/>
        <w:jc w:val="both"/>
      </w:pPr>
      <w:r>
        <w:t xml:space="preserve">Accurate </w:t>
      </w:r>
      <w:r w:rsidR="002B1C68">
        <w:t xml:space="preserve">short term </w:t>
      </w:r>
      <w:r>
        <w:t>weather prediction has the potential to greatly influence a number of industries with agriculture being one of them</w:t>
      </w:r>
      <w:r w:rsidR="00C82B01">
        <w:t xml:space="preserve"> </w:t>
      </w:r>
      <w:r w:rsidR="00C82B01">
        <w:fldChar w:fldCharType="begin"/>
      </w:r>
      <w:r w:rsidR="00005D29">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rsidR="00C82B01">
        <w:fldChar w:fldCharType="separate"/>
      </w:r>
      <w:r w:rsidR="00C82B01">
        <w:rPr>
          <w:noProof/>
        </w:rPr>
        <w:t>(Sivakumar, 2006)</w:t>
      </w:r>
      <w:r w:rsidR="00C82B01">
        <w:fldChar w:fldCharType="end"/>
      </w:r>
      <w:r>
        <w:t>. Up until recently, numerical weather prediction would have been considered a task for supercomputers, and to a certain extent, still is</w:t>
      </w:r>
      <w:r w:rsidR="00276F3B">
        <w:t xml:space="preserve"> </w:t>
      </w:r>
      <w:r w:rsidR="00276F3B">
        <w:rPr>
          <w:lang w:val="en-GB"/>
        </w:rPr>
        <w:fldChar w:fldCharType="begin"/>
      </w:r>
      <w:r w:rsidR="00005D29">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sidR="00276F3B">
        <w:rPr>
          <w:lang w:val="en-GB"/>
        </w:rPr>
        <w:fldChar w:fldCharType="separate"/>
      </w:r>
      <w:r w:rsidR="00276F3B">
        <w:rPr>
          <w:noProof/>
          <w:lang w:val="en-GB"/>
        </w:rPr>
        <w:t>(Coiffier, 2011)</w:t>
      </w:r>
      <w:r w:rsidR="00276F3B">
        <w:rPr>
          <w:lang w:val="en-GB"/>
        </w:rPr>
        <w:fldChar w:fldCharType="end"/>
      </w:r>
      <w:r>
        <w:t>. With recent advances in computing power and algorithm development, this task can now be attempted without the excessive hardware requirements.</w:t>
      </w:r>
    </w:p>
    <w:p w:rsidR="00565D85" w:rsidRDefault="00565D85" w:rsidP="008161B3">
      <w:pPr>
        <w:spacing w:line="360" w:lineRule="auto"/>
        <w:jc w:val="both"/>
      </w:pPr>
    </w:p>
    <w:p w:rsidR="00565D85" w:rsidRDefault="00565D85" w:rsidP="008161B3">
      <w:pPr>
        <w:spacing w:line="360" w:lineRule="auto"/>
        <w:jc w:val="both"/>
      </w:pPr>
      <w:r>
        <w:t xml:space="preserve">The remainder of this document will continue as follows; </w:t>
      </w:r>
      <w:hyperlink w:anchor="Literature Review" w:history="1">
        <w:r w:rsidRPr="00D800DF">
          <w:rPr>
            <w:rStyle w:val="Hyperlink"/>
          </w:rPr>
          <w:t>Section 2</w:t>
        </w:r>
      </w:hyperlink>
      <w:r>
        <w:t xml:space="preserve"> will comprise of the literature analysis. This sections will be further partitioned into two subsections. </w:t>
      </w:r>
      <w:hyperlink w:anchor="Overview of Existing Technologies" w:history="1">
        <w:r w:rsidRPr="00D800DF">
          <w:rPr>
            <w:rStyle w:val="Hyperlink"/>
          </w:rPr>
          <w:t>Section 2.1</w:t>
        </w:r>
      </w:hyperlink>
      <w:r>
        <w:t xml:space="preserve"> will provide a brief description of each of the algorithms that are used by existing studies. </w:t>
      </w:r>
      <w:r w:rsidR="00D800DF">
        <w:fldChar w:fldCharType="begin"/>
      </w:r>
      <w:r w:rsidR="00D800DF">
        <w:instrText xml:space="preserve"> HYPERLINK  \l "Existing Data Mining Studies" </w:instrText>
      </w:r>
      <w:r w:rsidR="00D800DF">
        <w:fldChar w:fldCharType="separate"/>
      </w:r>
      <w:r w:rsidRPr="00D800DF">
        <w:rPr>
          <w:rStyle w:val="Hyperlink"/>
        </w:rPr>
        <w:t xml:space="preserve">Section </w:t>
      </w:r>
      <w:r w:rsidR="00992E89" w:rsidRPr="00D800DF">
        <w:rPr>
          <w:rStyle w:val="Hyperlink"/>
        </w:rPr>
        <w:t>2.2</w:t>
      </w:r>
      <w:r w:rsidR="00D800DF">
        <w:fldChar w:fldCharType="end"/>
      </w:r>
      <w:r w:rsidR="00992E89">
        <w:t xml:space="preserve"> will provide a broader outlook on each of these studies, such as any interesting findings that they make and how well the algorithms used perform.</w:t>
      </w:r>
      <w:r w:rsidR="006048EC">
        <w:t xml:space="preserve"> </w:t>
      </w:r>
      <w:r w:rsidR="00D800DF">
        <w:fldChar w:fldCharType="begin"/>
      </w:r>
      <w:r w:rsidR="00D800DF">
        <w:instrText xml:space="preserve"> HYPERLINK  \l "2.3 Current Numerical Weather Prediction Systems" </w:instrText>
      </w:r>
      <w:r w:rsidR="00D800DF">
        <w:fldChar w:fldCharType="separate"/>
      </w:r>
      <w:r w:rsidR="006048EC" w:rsidRPr="00D800DF">
        <w:rPr>
          <w:rStyle w:val="Hyperlink"/>
        </w:rPr>
        <w:t>Section 2.3</w:t>
      </w:r>
      <w:r w:rsidR="00D800DF">
        <w:fldChar w:fldCharType="end"/>
      </w:r>
      <w:r w:rsidR="006048EC">
        <w:t xml:space="preserve"> provides an insight into past and current numerical weather prediction practices as well as the weather models applied by Met Eireann to generate their forecasts. </w:t>
      </w:r>
    </w:p>
    <w:p w:rsidR="00362737" w:rsidRDefault="00362737" w:rsidP="00FD4CB3">
      <w:pPr>
        <w:spacing w:line="360" w:lineRule="auto"/>
        <w:jc w:val="both"/>
      </w:pPr>
      <w:r>
        <w:br w:type="page"/>
      </w:r>
    </w:p>
    <w:p w:rsidR="00487BCD" w:rsidRPr="008161B3" w:rsidRDefault="00362737" w:rsidP="008161B3">
      <w:pPr>
        <w:pStyle w:val="Heading1"/>
        <w:numPr>
          <w:ilvl w:val="0"/>
          <w:numId w:val="1"/>
        </w:numPr>
        <w:spacing w:line="360" w:lineRule="auto"/>
        <w:jc w:val="both"/>
        <w:rPr>
          <w:rFonts w:ascii="Times New Roman" w:hAnsi="Times New Roman" w:cs="Times New Roman"/>
          <w:sz w:val="28"/>
          <w:szCs w:val="28"/>
          <w:lang w:val="en-IE"/>
        </w:rPr>
      </w:pPr>
      <w:bookmarkStart w:id="4" w:name="_Toc517169330"/>
      <w:r>
        <w:rPr>
          <w:rFonts w:ascii="Times New Roman" w:hAnsi="Times New Roman" w:cs="Times New Roman"/>
          <w:sz w:val="28"/>
          <w:szCs w:val="28"/>
          <w:lang w:val="en-IE"/>
        </w:rPr>
        <w:lastRenderedPageBreak/>
        <w:t>Literature Review</w:t>
      </w:r>
      <w:bookmarkEnd w:id="4"/>
    </w:p>
    <w:p w:rsidR="00487BCD" w:rsidRDefault="00487BCD" w:rsidP="00487BCD">
      <w:pPr>
        <w:spacing w:line="360" w:lineRule="auto"/>
        <w:ind w:left="360"/>
        <w:jc w:val="both"/>
      </w:pPr>
      <w:r>
        <w:t>Agriculture is just one</w:t>
      </w:r>
      <w:r w:rsidR="008161B3">
        <w:t xml:space="preserve"> of the</w:t>
      </w:r>
      <w:r>
        <w:t xml:space="preserve"> industries that can benefit from </w:t>
      </w:r>
      <w:r w:rsidR="005A5954">
        <w:t>technological</w:t>
      </w:r>
      <w:r>
        <w:t xml:space="preserve"> advances</w:t>
      </w:r>
      <w:r w:rsidR="005A5954">
        <w:t xml:space="preserve"> in weather prediction</w:t>
      </w:r>
      <w:r>
        <w:t xml:space="preserve">. </w:t>
      </w:r>
      <w:r>
        <w:fldChar w:fldCharType="begin"/>
      </w:r>
      <w:r w:rsidR="00005D29">
        <w:instrText xml:space="preserve"> ADDIN ZOTERO_ITEM CSL_CITATION {"citationID":"y6AFNnfp","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fldChar w:fldCharType="separate"/>
      </w:r>
      <w:r>
        <w:rPr>
          <w:noProof/>
        </w:rPr>
        <w:t>(Sivakumar, 2006)</w:t>
      </w:r>
      <w:r>
        <w:fldChar w:fldCharType="end"/>
      </w:r>
      <w:r>
        <w:t xml:space="preserve"> outlines that accurate long term weather prediction can be used to mitigate risk in agriculture by helping predict the success or failure of an agricultural season. This would also lead to economic benefits, where inputs could be restricted in the event that the long term weather forecast is not agreeable. Similarly, accurate weather prediction could also be used to improve crop establishment and overall yields by utilising forecasts to determine optimal planting and harvesting times.</w:t>
      </w:r>
    </w:p>
    <w:p w:rsidR="00487BCD" w:rsidRDefault="00487BCD" w:rsidP="00487BCD">
      <w:pPr>
        <w:spacing w:line="360" w:lineRule="auto"/>
        <w:ind w:left="360"/>
        <w:jc w:val="both"/>
      </w:pPr>
    </w:p>
    <w:p w:rsidR="00487BCD" w:rsidRDefault="00487BCD" w:rsidP="00487BCD">
      <w:pPr>
        <w:spacing w:line="360" w:lineRule="auto"/>
        <w:ind w:left="360"/>
        <w:jc w:val="both"/>
      </w:pPr>
      <w:r>
        <w:t xml:space="preserve">Precise weather prediction using predictive analytics would also assist local authorities in informing the population about incoming extreme weather events, potentially saving lives and livelihoods. </w:t>
      </w:r>
      <w:r>
        <w:fldChar w:fldCharType="begin"/>
      </w:r>
      <w: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fldChar w:fldCharType="separate"/>
      </w:r>
      <w:r>
        <w:rPr>
          <w:noProof/>
        </w:rPr>
        <w:t>(Huang and Ran, 2003)</w:t>
      </w:r>
      <w:r>
        <w:fldChar w:fldCharType="end"/>
      </w:r>
      <w:r>
        <w:t xml:space="preserve"> outline a traffic speed prediction model based on a neural network that determines the optimal speed under certain adverse circumstances such as severe weather events. </w:t>
      </w:r>
    </w:p>
    <w:p w:rsidR="00487BCD" w:rsidRDefault="00487BCD" w:rsidP="00487BCD">
      <w:pPr>
        <w:spacing w:line="360" w:lineRule="auto"/>
        <w:ind w:left="360"/>
        <w:jc w:val="both"/>
      </w:pPr>
    </w:p>
    <w:p w:rsidR="00487BCD" w:rsidRPr="00A42611" w:rsidRDefault="00487BCD" w:rsidP="00487BCD">
      <w:pPr>
        <w:spacing w:line="360" w:lineRule="auto"/>
        <w:ind w:left="360"/>
        <w:jc w:val="both"/>
      </w:pPr>
      <w:r>
        <w:t xml:space="preserve">Given a dataset with the relevant information, weather prediction </w:t>
      </w:r>
      <w:r w:rsidRPr="00A42611">
        <w:t xml:space="preserve">could be </w:t>
      </w:r>
      <w:r>
        <w:t>used</w:t>
      </w:r>
      <w:r w:rsidRPr="00A42611">
        <w:t xml:space="preserve"> to estimate the total hours of sunshine per day. </w:t>
      </w:r>
      <w:r>
        <w:t>This</w:t>
      </w:r>
      <w:r w:rsidRPr="00A42611">
        <w:t xml:space="preserve"> information could</w:t>
      </w:r>
      <w:r>
        <w:t xml:space="preserve"> then</w:t>
      </w:r>
      <w:r w:rsidRPr="00A42611">
        <w:t xml:space="preserve"> be </w:t>
      </w:r>
      <w:r>
        <w:t>put to use</w:t>
      </w:r>
      <w:r w:rsidRPr="00A42611">
        <w:t xml:space="preserve"> in the solar energy industry for more efficient and cost-effective energy generation. </w:t>
      </w:r>
      <w:r>
        <w:t>These examples epitomise the range of applications that accurate weather prediction can influence.</w:t>
      </w:r>
    </w:p>
    <w:p w:rsidR="00487BCD" w:rsidRDefault="00487BCD" w:rsidP="00487BCD">
      <w:pPr>
        <w:spacing w:line="360" w:lineRule="auto"/>
        <w:ind w:left="360"/>
        <w:jc w:val="both"/>
      </w:pPr>
    </w:p>
    <w:p w:rsidR="00487BCD" w:rsidRDefault="00487BCD" w:rsidP="00487BCD">
      <w:pPr>
        <w:spacing w:line="360" w:lineRule="auto"/>
        <w:ind w:left="360"/>
        <w:jc w:val="both"/>
      </w:pPr>
      <w:r>
        <w:t>Therefore the aim of this research is to determine if data analysis techniques can be used to accurately predict quantitative short term weather forecasts using past data. To implement this research, past data is programmatically retrieved from Met Éireann’s website to be analysed and used as a basis for the predictions.</w:t>
      </w:r>
    </w:p>
    <w:p w:rsidR="00487BCD" w:rsidRPr="00487BCD" w:rsidRDefault="00487BCD" w:rsidP="00487BCD"/>
    <w:p w:rsidR="001612CE" w:rsidRDefault="001612CE" w:rsidP="00B711A0">
      <w:pPr>
        <w:pStyle w:val="Heading2"/>
        <w:numPr>
          <w:ilvl w:val="1"/>
          <w:numId w:val="1"/>
        </w:numPr>
        <w:spacing w:line="360" w:lineRule="auto"/>
        <w:jc w:val="both"/>
        <w:rPr>
          <w:rFonts w:ascii="Times New Roman" w:hAnsi="Times New Roman" w:cs="Times New Roman"/>
          <w:sz w:val="28"/>
          <w:szCs w:val="28"/>
        </w:rPr>
      </w:pPr>
      <w:bookmarkStart w:id="5" w:name="_Toc517169331"/>
      <w:r>
        <w:rPr>
          <w:rFonts w:ascii="Times New Roman" w:hAnsi="Times New Roman" w:cs="Times New Roman"/>
          <w:sz w:val="28"/>
          <w:szCs w:val="28"/>
        </w:rPr>
        <w:t>Overview of Existing Technologies</w:t>
      </w:r>
      <w:bookmarkEnd w:id="5"/>
    </w:p>
    <w:p w:rsidR="00B711A0" w:rsidRDefault="00B711A0" w:rsidP="00B711A0">
      <w:pPr>
        <w:spacing w:line="360" w:lineRule="auto"/>
        <w:jc w:val="both"/>
        <w:rPr>
          <w:lang w:val="en-GB"/>
        </w:rPr>
      </w:pPr>
      <w:r>
        <w:rPr>
          <w:lang w:val="en-GB"/>
        </w:rPr>
        <w:t>The intention of this section i</w:t>
      </w:r>
      <w:r w:rsidR="00F11073">
        <w:rPr>
          <w:lang w:val="en-GB"/>
        </w:rPr>
        <w:t>s to provide a brief synopsis on</w:t>
      </w:r>
      <w:r>
        <w:rPr>
          <w:lang w:val="en-GB"/>
        </w:rPr>
        <w:t xml:space="preserve"> the technologies that are presented in </w:t>
      </w:r>
      <w:hyperlink w:anchor="Existing Data Mining Studies" w:history="1">
        <w:r w:rsidRPr="00D800DF">
          <w:rPr>
            <w:rStyle w:val="Hyperlink"/>
            <w:lang w:val="en-GB"/>
          </w:rPr>
          <w:t>s</w:t>
        </w:r>
        <w:r w:rsidR="00692110" w:rsidRPr="00D800DF">
          <w:rPr>
            <w:rStyle w:val="Hyperlink"/>
            <w:lang w:val="en-GB"/>
          </w:rPr>
          <w:t>ection 2.2</w:t>
        </w:r>
      </w:hyperlink>
      <w:r w:rsidR="00692110">
        <w:rPr>
          <w:lang w:val="en-GB"/>
        </w:rPr>
        <w:t xml:space="preserve"> for use in existing studies.</w:t>
      </w:r>
    </w:p>
    <w:p w:rsidR="00027268" w:rsidRDefault="00027268" w:rsidP="00B711A0">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6" w:name="_Toc517169332"/>
      <w:r w:rsidRPr="0024167A">
        <w:rPr>
          <w:rFonts w:ascii="Times New Roman" w:hAnsi="Times New Roman" w:cs="Times New Roman"/>
          <w:lang w:val="en-GB"/>
        </w:rPr>
        <w:t xml:space="preserve">J48 </w:t>
      </w:r>
      <w:r w:rsidR="001D6685">
        <w:rPr>
          <w:rFonts w:ascii="Times New Roman" w:hAnsi="Times New Roman" w:cs="Times New Roman"/>
          <w:lang w:val="en-GB"/>
        </w:rPr>
        <w:t>and Decision Trees</w:t>
      </w:r>
      <w:bookmarkEnd w:id="6"/>
    </w:p>
    <w:p w:rsidR="00491F65" w:rsidRDefault="00491F65" w:rsidP="00491F65">
      <w:pPr>
        <w:spacing w:line="360" w:lineRule="auto"/>
        <w:jc w:val="both"/>
        <w:rPr>
          <w:lang w:val="en-GB"/>
        </w:rPr>
      </w:pPr>
      <w:r>
        <w:rPr>
          <w:lang w:val="en-GB"/>
        </w:rPr>
        <w:t xml:space="preserve">The J48 </w:t>
      </w:r>
      <w:r w:rsidR="00005D29">
        <w:rPr>
          <w:lang w:val="en-GB"/>
        </w:rPr>
        <w:fldChar w:fldCharType="begin"/>
      </w:r>
      <w:r w:rsidR="00005D29">
        <w:rPr>
          <w:lang w:val="en-GB"/>
        </w:rPr>
        <w:instrText xml:space="preserve"> ADDIN ZOTERO_ITEM CSL_CITATION {"citationID":"hj6wrnXK","properties":{"formattedCitation":"(Gholap, 2012)","plainCitation":"(Gholap, 2012)","noteIndex":0},"citationItems":[{"id":361,"uris":["http://zotero.org/users/4597499/items/KXHDXWB2"],"uri":["http://zotero.org/users/4597499/items/KXHDXWB2"],"itemData":{"id":361,"type":"article-journal","title":"Performance Tuning Of J48 Algorithm For Prediction Of Soil Fertility","container-title":"arXiv:1208.3943 [cs, stat]","source":"arXiv.org","abstract":"Data mining involves the systematic analysis of large data sets, and data mining in agricultural soil datasets is exciting and modern research area. The productive capacity of a soil depends on soil fertility. Achieving and maintaining appropriate levels of soil fertility, is of utmost importance if agricultural land is to remain capable of nourishing crop production. In this research, Steps for building a predictive model of soil fertility have been explained. This paper aims at predicting soil fertility class using decision tree algorithms in data mining . Further, it focuses on performance tuning of J48 decision tree algorithm with the help of meta-techniques such as attribute selection and boosting.","URL":"http://arxiv.org/abs/1208.3943","note":"arXiv: 1208.3943","author":[{"family":"Gholap","given":"Jay"}],"issued":{"date-parts":[["2012",8,20]]},"accessed":{"date-parts":[["2018",6,4]]}}}],"schema":"https://github.com/citation-style-language/schema/raw/master/csl-citation.json"} </w:instrText>
      </w:r>
      <w:r w:rsidR="00005D29">
        <w:rPr>
          <w:lang w:val="en-GB"/>
        </w:rPr>
        <w:fldChar w:fldCharType="separate"/>
      </w:r>
      <w:r w:rsidR="00005D29">
        <w:rPr>
          <w:noProof/>
          <w:lang w:val="en-GB"/>
        </w:rPr>
        <w:t>(Gholap, 2012)</w:t>
      </w:r>
      <w:r w:rsidR="00005D29">
        <w:rPr>
          <w:lang w:val="en-GB"/>
        </w:rPr>
        <w:fldChar w:fldCharType="end"/>
      </w:r>
      <w:r w:rsidR="00005D29">
        <w:rPr>
          <w:lang w:val="en-GB"/>
        </w:rPr>
        <w:t xml:space="preserve"> </w:t>
      </w:r>
      <w:r>
        <w:rPr>
          <w:lang w:val="en-GB"/>
        </w:rPr>
        <w:t>algorithm is a Java implementation of the C4.5</w:t>
      </w:r>
      <w:r w:rsidR="00005D29">
        <w:rPr>
          <w:lang w:val="en-GB"/>
        </w:rPr>
        <w:t xml:space="preserve"> </w:t>
      </w:r>
      <w:r w:rsidR="0028190D">
        <w:rPr>
          <w:lang w:val="en-GB"/>
        </w:rPr>
        <w:fldChar w:fldCharType="begin"/>
      </w:r>
      <w:r w:rsidR="0028190D">
        <w:rPr>
          <w:lang w:val="en-GB"/>
        </w:rPr>
        <w:instrText xml:space="preserve"> ADDIN ZOTERO_ITEM CSL_CITATION {"citationID":"57kHTn5U","properties":{"formattedCitation":"(Salzberg and Segre, 1994)","plainCitation":"(Salzberg and Segre, 1994)","noteIndex":0},"citationItems":[{"id":358,"uris":["http://zotero.org/users/4597499/items/RH7UH69H"],"uri":["http://zotero.org/users/4597499/items/RH7UH69H"],"itemData":{"id":358,"type":"article-journal","title":"Review of C4.5: Programs for Machine Learning by J. Ross Quinlan.","container-title":"Machine Learning - ML","page":"235-240","volume":"16","source":"ResearchGate","DOI":"10.1007/BF00993309","shortTitle":"Review of C4.5","author":[{"family":"Salzberg","given":"Steven"},{"family":"Segre","given":"Alberto"}],"issued":{"date-parts":[["1994",9,1]]}}}],"schema":"https://github.com/citation-style-language/schema/raw/master/csl-citation.json"} </w:instrText>
      </w:r>
      <w:r w:rsidR="0028190D">
        <w:rPr>
          <w:lang w:val="en-GB"/>
        </w:rPr>
        <w:fldChar w:fldCharType="separate"/>
      </w:r>
      <w:r w:rsidR="0028190D">
        <w:rPr>
          <w:noProof/>
          <w:lang w:val="en-GB"/>
        </w:rPr>
        <w:t>(Salzberg and Segre, 1994)</w:t>
      </w:r>
      <w:r w:rsidR="0028190D">
        <w:rPr>
          <w:lang w:val="en-GB"/>
        </w:rPr>
        <w:fldChar w:fldCharType="end"/>
      </w:r>
      <w:r w:rsidR="00005D29">
        <w:rPr>
          <w:lang w:val="en-GB"/>
        </w:rPr>
        <w:t xml:space="preserve"> </w:t>
      </w:r>
      <w:r>
        <w:rPr>
          <w:lang w:val="en-GB"/>
        </w:rPr>
        <w:t>decision tree algorithm.</w:t>
      </w:r>
      <w:r w:rsidR="0028190D">
        <w:rPr>
          <w:lang w:val="en-GB"/>
        </w:rPr>
        <w:t xml:space="preserve"> </w:t>
      </w:r>
      <w:r w:rsidR="00655281">
        <w:rPr>
          <w:lang w:val="en-GB"/>
        </w:rPr>
        <w:t xml:space="preserve">Decision trees can be used for both classification and regression, but as the existing studies in </w:t>
      </w:r>
      <w:hyperlink w:anchor="Existing Data Mining Studies" w:history="1">
        <w:r w:rsidR="00655281" w:rsidRPr="00D800DF">
          <w:rPr>
            <w:rStyle w:val="Hyperlink"/>
            <w:lang w:val="en-GB"/>
          </w:rPr>
          <w:t>section 2.2</w:t>
        </w:r>
      </w:hyperlink>
      <w:r w:rsidR="00655281">
        <w:rPr>
          <w:lang w:val="en-GB"/>
        </w:rPr>
        <w:t xml:space="preserve"> only used them from a classification perspective, this </w:t>
      </w:r>
      <w:r w:rsidR="00655281">
        <w:rPr>
          <w:lang w:val="en-GB"/>
        </w:rPr>
        <w:lastRenderedPageBreak/>
        <w:t xml:space="preserve">description will only describe them from a classification </w:t>
      </w:r>
      <w:r w:rsidR="00027268">
        <w:rPr>
          <w:lang w:val="en-GB"/>
        </w:rPr>
        <w:t>context</w:t>
      </w:r>
      <w:r w:rsidR="00655281">
        <w:rPr>
          <w:lang w:val="en-GB"/>
        </w:rPr>
        <w:t>.</w:t>
      </w:r>
      <w:r w:rsidR="00D70926">
        <w:rPr>
          <w:lang w:val="en-GB"/>
        </w:rPr>
        <w:t xml:space="preserve"> In its simplest form a decision tree can </w:t>
      </w:r>
      <w:r w:rsidR="003A0D91">
        <w:rPr>
          <w:lang w:val="en-GB"/>
        </w:rPr>
        <w:t>be thought of as a series of if-</w:t>
      </w:r>
      <w:r w:rsidR="00D70926">
        <w:rPr>
          <w:lang w:val="en-GB"/>
        </w:rPr>
        <w:t xml:space="preserve">else statements that provide the best route to the outcome. </w:t>
      </w:r>
    </w:p>
    <w:p w:rsidR="00D70926" w:rsidRDefault="00D70926" w:rsidP="00491F65">
      <w:pPr>
        <w:spacing w:line="360" w:lineRule="auto"/>
        <w:jc w:val="both"/>
        <w:rPr>
          <w:lang w:val="en-GB"/>
        </w:rPr>
      </w:pPr>
    </w:p>
    <w:p w:rsidR="00D70926" w:rsidRDefault="00D70926" w:rsidP="00491F65">
      <w:pPr>
        <w:spacing w:line="360" w:lineRule="auto"/>
        <w:jc w:val="both"/>
        <w:rPr>
          <w:lang w:val="en-GB"/>
        </w:rPr>
      </w:pPr>
      <w:r>
        <w:rPr>
          <w:lang w:val="en-GB"/>
        </w:rPr>
        <w:t>Decision tree’s look at each feature independently. As such, the decision tree algorithm searches over all possible values of the feature at the current node to find which value best splits the data into the desired classes.</w:t>
      </w:r>
      <w:r w:rsidR="003A0D91">
        <w:rPr>
          <w:lang w:val="en-GB"/>
        </w:rPr>
        <w:t xml:space="preserve"> The algorithm will continuously split the data in this fashion and ultimately reach its leaf nodes where it will have correctly classified all observations.</w:t>
      </w:r>
    </w:p>
    <w:p w:rsidR="00731C7F" w:rsidRPr="0024167A" w:rsidRDefault="00731C7F" w:rsidP="005C5079">
      <w:pPr>
        <w:pStyle w:val="Heading3"/>
        <w:spacing w:line="360" w:lineRule="auto"/>
        <w:jc w:val="both"/>
        <w:rPr>
          <w:rFonts w:ascii="Times New Roman" w:hAnsi="Times New Roman" w:cs="Times New Roman"/>
          <w:lang w:val="en-GB"/>
        </w:rPr>
      </w:pPr>
    </w:p>
    <w:p w:rsidR="00E46DFF" w:rsidRPr="00E46DFF" w:rsidRDefault="00106E2E" w:rsidP="00E46DFF">
      <w:pPr>
        <w:pStyle w:val="Heading3"/>
        <w:numPr>
          <w:ilvl w:val="2"/>
          <w:numId w:val="1"/>
        </w:numPr>
        <w:spacing w:line="360" w:lineRule="auto"/>
        <w:jc w:val="both"/>
        <w:rPr>
          <w:rFonts w:ascii="Times New Roman" w:hAnsi="Times New Roman" w:cs="Times New Roman"/>
          <w:lang w:val="en-GB"/>
        </w:rPr>
      </w:pPr>
      <w:bookmarkStart w:id="7" w:name="_Toc517169333"/>
      <w:r w:rsidRPr="0024167A">
        <w:rPr>
          <w:rFonts w:ascii="Times New Roman" w:hAnsi="Times New Roman" w:cs="Times New Roman"/>
          <w:lang w:val="en-GB"/>
        </w:rPr>
        <w:t>K Nearest Neighbour</w:t>
      </w:r>
      <w:bookmarkEnd w:id="7"/>
      <w:r w:rsidRPr="0024167A">
        <w:rPr>
          <w:rFonts w:ascii="Times New Roman" w:hAnsi="Times New Roman" w:cs="Times New Roman"/>
          <w:lang w:val="en-GB"/>
        </w:rPr>
        <w:t xml:space="preserve"> </w:t>
      </w:r>
    </w:p>
    <w:p w:rsidR="00E46DFF" w:rsidRDefault="00E46DFF" w:rsidP="00E46DFF">
      <w:pPr>
        <w:spacing w:line="360" w:lineRule="auto"/>
        <w:jc w:val="both"/>
        <w:rPr>
          <w:lang w:val="en-GB"/>
        </w:rPr>
      </w:pPr>
      <w:r>
        <w:rPr>
          <w:lang w:val="en-GB"/>
        </w:rPr>
        <w:t>Like decision trees K Nearest Neighbour (KNN) can be used for both classification and regression</w:t>
      </w:r>
      <w:r w:rsidR="00F47C6D">
        <w:rPr>
          <w:lang w:val="en-GB"/>
        </w:rPr>
        <w:t xml:space="preserve"> </w:t>
      </w:r>
      <w:r w:rsidR="00F47C6D" w:rsidRPr="00F47C6D">
        <w:rPr>
          <w:lang w:val="en-GB"/>
        </w:rPr>
        <w:fldChar w:fldCharType="begin"/>
      </w:r>
      <w:r w:rsidR="00F47C6D" w:rsidRPr="00F47C6D">
        <w:rPr>
          <w:lang w:val="en-GB"/>
        </w:rPr>
        <w:instrText xml:space="preserve"> ADDIN ZOTERO_ITEM CSL_CITATION {"citationID":"Fj5Gop2o","properties":{"formattedCitation":"(James {\\i{}et al.}, 2013)","plainCitation":"(James et al., 2013)","noteIndex":0},"citationItems":[{"id":368,"uris":["http://zotero.org/users/4597499/items/UWSTQ52J"],"uri":["http://zotero.org/users/4597499/items/UWSTQ52J"],"itemData":{"id":368,"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language":"en","editor":[{"family":"James","given":"Gareth"},{"family":"Witten","given":"Daniela"},{"family":"Hastie","given":"Trevor"},{"family":"Tibshirani","given":"Robert"}],"issued":{"date-parts":[["2013"]]}}}],"schema":"https://github.com/citation-style-language/schema/raw/master/csl-citation.json"} </w:instrText>
      </w:r>
      <w:r w:rsidR="00F47C6D" w:rsidRPr="00F47C6D">
        <w:rPr>
          <w:lang w:val="en-GB"/>
        </w:rPr>
        <w:fldChar w:fldCharType="separate"/>
      </w:r>
      <w:r w:rsidR="00F47C6D" w:rsidRPr="00F47C6D">
        <w:rPr>
          <w:lang w:val="en-US"/>
        </w:rPr>
        <w:t xml:space="preserve">(James </w:t>
      </w:r>
      <w:r w:rsidR="00F47C6D" w:rsidRPr="00F47C6D">
        <w:rPr>
          <w:iCs/>
          <w:lang w:val="en-US"/>
        </w:rPr>
        <w:t>et al.</w:t>
      </w:r>
      <w:r w:rsidR="00F47C6D" w:rsidRPr="00F47C6D">
        <w:rPr>
          <w:lang w:val="en-US"/>
        </w:rPr>
        <w:t>, 2013)</w:t>
      </w:r>
      <w:r w:rsidR="00F47C6D" w:rsidRPr="00F47C6D">
        <w:rPr>
          <w:lang w:val="en-GB"/>
        </w:rPr>
        <w:fldChar w:fldCharType="end"/>
      </w:r>
      <w:r>
        <w:rPr>
          <w:lang w:val="en-GB"/>
        </w:rPr>
        <w:t xml:space="preserve">. Numerous studies found in </w:t>
      </w:r>
      <w:hyperlink w:anchor="Existing Data Mining Studies" w:history="1">
        <w:r w:rsidRPr="00D800DF">
          <w:rPr>
            <w:rStyle w:val="Hyperlink"/>
            <w:lang w:val="en-GB"/>
          </w:rPr>
          <w:t>section 2.2</w:t>
        </w:r>
      </w:hyperlink>
      <w:r>
        <w:rPr>
          <w:lang w:val="en-GB"/>
        </w:rPr>
        <w:t xml:space="preserve"> use KNN mainly from a classification perspective.</w:t>
      </w:r>
      <w:r w:rsidR="00F47C6D">
        <w:rPr>
          <w:lang w:val="en-GB"/>
        </w:rPr>
        <w:t xml:space="preserve"> In terms of classification KNN determines the K closest observations to the current observation</w:t>
      </w:r>
      <w:r w:rsidR="003D0D41">
        <w:rPr>
          <w:lang w:val="en-GB"/>
        </w:rPr>
        <w:t xml:space="preserve"> using a distance metric such as Euclidean distance, which is the straight-line distance between two points</w:t>
      </w:r>
      <w:r w:rsidR="00F47C6D">
        <w:rPr>
          <w:lang w:val="en-GB"/>
        </w:rPr>
        <w:t>. Following this the algorithm then observes the class of each of these</w:t>
      </w:r>
      <w:r w:rsidR="003D0D41">
        <w:rPr>
          <w:lang w:val="en-GB"/>
        </w:rPr>
        <w:t xml:space="preserve"> K closest</w:t>
      </w:r>
      <w:r w:rsidR="00F47C6D">
        <w:rPr>
          <w:lang w:val="en-GB"/>
        </w:rPr>
        <w:t xml:space="preserve"> observations and uses a voting mechanism whereby the most popular class is assigned to the unlabelled observation. To avoid having a tie in the voting mechanism, the value of K is generally set to an odd number. K = 3 or K = 5 often work quite</w:t>
      </w:r>
      <w:r w:rsidR="003D0D41">
        <w:rPr>
          <w:lang w:val="en-GB"/>
        </w:rPr>
        <w:t xml:space="preserve"> well but are liable to overfit the data if the number of observations is large.</w:t>
      </w:r>
    </w:p>
    <w:p w:rsidR="003D0D41" w:rsidRDefault="003D0D41" w:rsidP="00E46DFF">
      <w:pPr>
        <w:spacing w:line="360" w:lineRule="auto"/>
        <w:jc w:val="both"/>
        <w:rPr>
          <w:lang w:val="en-GB"/>
        </w:rPr>
      </w:pPr>
    </w:p>
    <w:p w:rsidR="003D0D41" w:rsidRDefault="003D0D41" w:rsidP="00E46DFF">
      <w:pPr>
        <w:spacing w:line="360" w:lineRule="auto"/>
        <w:jc w:val="both"/>
        <w:rPr>
          <w:lang w:val="en-GB"/>
        </w:rPr>
      </w:pPr>
      <w:r>
        <w:rPr>
          <w:lang w:val="en-GB"/>
        </w:rPr>
        <w:t>In terms of regression</w:t>
      </w:r>
      <w:r w:rsidR="006E34AA">
        <w:rPr>
          <w:lang w:val="en-GB"/>
        </w:rPr>
        <w:t xml:space="preserve"> the algorithm works in virtually the same manner</w:t>
      </w:r>
      <w:r w:rsidR="007B3EA3">
        <w:rPr>
          <w:lang w:val="en-GB"/>
        </w:rPr>
        <w:t>,</w:t>
      </w:r>
      <w:r w:rsidR="006E34AA">
        <w:rPr>
          <w:lang w:val="en-GB"/>
        </w:rPr>
        <w:t xml:space="preserve"> except in this case</w:t>
      </w:r>
      <w:r w:rsidR="007B3EA3">
        <w:rPr>
          <w:lang w:val="en-GB"/>
        </w:rPr>
        <w:t>,</w:t>
      </w:r>
      <w:r w:rsidR="006E34AA">
        <w:rPr>
          <w:lang w:val="en-GB"/>
        </w:rPr>
        <w:t xml:space="preserve"> the test observation is given the mean</w:t>
      </w:r>
      <w:r w:rsidR="007B3EA3">
        <w:rPr>
          <w:lang w:val="en-GB"/>
        </w:rPr>
        <w:t xml:space="preserve"> or median</w:t>
      </w:r>
      <w:r w:rsidR="006E34AA">
        <w:rPr>
          <w:lang w:val="en-GB"/>
        </w:rPr>
        <w:t xml:space="preserve"> value of the</w:t>
      </w:r>
      <w:r w:rsidR="007B3EA3">
        <w:rPr>
          <w:lang w:val="en-GB"/>
        </w:rPr>
        <w:t xml:space="preserve"> target variable fro</w:t>
      </w:r>
      <w:r w:rsidR="006E34AA">
        <w:rPr>
          <w:lang w:val="en-GB"/>
        </w:rPr>
        <w:t xml:space="preserve">m </w:t>
      </w:r>
      <w:r w:rsidR="007B3EA3">
        <w:rPr>
          <w:lang w:val="en-GB"/>
        </w:rPr>
        <w:t xml:space="preserve">the </w:t>
      </w:r>
      <w:r w:rsidR="006E34AA">
        <w:rPr>
          <w:lang w:val="en-GB"/>
        </w:rPr>
        <w:t>K nearest observations.</w:t>
      </w:r>
      <w:r w:rsidR="006C7375">
        <w:rPr>
          <w:lang w:val="en-GB"/>
        </w:rPr>
        <w:t xml:space="preserve"> Every algorithm has its disadvantages and KNN is no different. The computation time with KNN increases significantly if the number of observations and dimension of the dataset is large</w:t>
      </w:r>
      <w:r w:rsidR="00A93185">
        <w:rPr>
          <w:lang w:val="en-GB"/>
        </w:rPr>
        <w:t xml:space="preserve"> </w:t>
      </w:r>
      <w:r w:rsidR="00A93185">
        <w:rPr>
          <w:lang w:val="en-GB"/>
        </w:rPr>
        <w:fldChar w:fldCharType="begin"/>
      </w:r>
      <w:r w:rsidR="00A93185">
        <w:rPr>
          <w:lang w:val="en-GB"/>
        </w:rPr>
        <w:instrText xml:space="preserve"> ADDIN ZOTERO_ITEM CSL_CITATION {"citationID":"FuQKjhKO","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A93185">
        <w:rPr>
          <w:lang w:val="en-GB"/>
        </w:rPr>
        <w:fldChar w:fldCharType="separate"/>
      </w:r>
      <w:r w:rsidR="00A93185" w:rsidRPr="00A93185">
        <w:rPr>
          <w:lang w:val="en-US"/>
        </w:rPr>
        <w:t>(C. Müller and Guido, 2016)</w:t>
      </w:r>
      <w:r w:rsidR="00A93185">
        <w:rPr>
          <w:lang w:val="en-GB"/>
        </w:rPr>
        <w:fldChar w:fldCharType="end"/>
      </w:r>
      <w:r w:rsidR="006C7375">
        <w:rPr>
          <w:lang w:val="en-GB"/>
        </w:rPr>
        <w:t>.</w:t>
      </w:r>
    </w:p>
    <w:p w:rsidR="00E46DFF" w:rsidRPr="00E46DFF" w:rsidRDefault="00E46DFF" w:rsidP="00E46DFF">
      <w:pPr>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8" w:name="_Toc517169334"/>
      <w:r w:rsidRPr="0024167A">
        <w:rPr>
          <w:rFonts w:ascii="Times New Roman" w:hAnsi="Times New Roman" w:cs="Times New Roman"/>
          <w:lang w:val="en-GB"/>
        </w:rPr>
        <w:t>Density Based Spatial Clustering of Applications with Noise</w:t>
      </w:r>
      <w:bookmarkEnd w:id="8"/>
      <w:r w:rsidRPr="0024167A">
        <w:rPr>
          <w:rFonts w:ascii="Times New Roman" w:hAnsi="Times New Roman" w:cs="Times New Roman"/>
          <w:lang w:val="en-GB"/>
        </w:rPr>
        <w:t xml:space="preserve"> </w:t>
      </w:r>
    </w:p>
    <w:p w:rsidR="00F20307" w:rsidRDefault="00F20307" w:rsidP="00F20307">
      <w:pPr>
        <w:spacing w:line="360" w:lineRule="auto"/>
        <w:jc w:val="both"/>
        <w:rPr>
          <w:lang w:val="en-GB"/>
        </w:rPr>
      </w:pPr>
      <w:r>
        <w:rPr>
          <w:lang w:val="en-GB"/>
        </w:rPr>
        <w:t>Density Based Spatial Clustering of Applications with Noise (DBSCAN)</w:t>
      </w:r>
      <w:r w:rsidR="00A41DF2">
        <w:rPr>
          <w:lang w:val="en-GB"/>
        </w:rPr>
        <w:t xml:space="preserve"> is a clustering algorithm often used as there is no requirement to specify the number of clusters to be found </w:t>
      </w:r>
      <w:r w:rsidR="00DA1C1C">
        <w:rPr>
          <w:lang w:val="en-GB"/>
        </w:rPr>
        <w:t xml:space="preserve">and it can also determine and mark outliers in the data </w:t>
      </w:r>
      <w:r w:rsidR="00A41DF2">
        <w:rPr>
          <w:lang w:val="en-GB"/>
        </w:rPr>
        <w:fldChar w:fldCharType="begin"/>
      </w:r>
      <w:r w:rsidR="00A41DF2">
        <w:rPr>
          <w:lang w:val="en-GB"/>
        </w:rPr>
        <w:instrText xml:space="preserve"> ADDIN ZOTERO_ITEM CSL_CITATION {"citationID":"CHFQD7GS","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A41DF2">
        <w:rPr>
          <w:lang w:val="en-GB"/>
        </w:rPr>
        <w:fldChar w:fldCharType="separate"/>
      </w:r>
      <w:r w:rsidR="00A41DF2" w:rsidRPr="00A41DF2">
        <w:rPr>
          <w:lang w:val="en-US"/>
        </w:rPr>
        <w:t>(C. Müller and Guido, 2016)</w:t>
      </w:r>
      <w:r w:rsidR="00A41DF2">
        <w:rPr>
          <w:lang w:val="en-GB"/>
        </w:rPr>
        <w:fldChar w:fldCharType="end"/>
      </w:r>
      <w:r w:rsidR="00DA1C1C">
        <w:rPr>
          <w:lang w:val="en-GB"/>
        </w:rPr>
        <w:t>.</w:t>
      </w:r>
      <w:r w:rsidR="00720B50">
        <w:rPr>
          <w:lang w:val="en-GB"/>
        </w:rPr>
        <w:t xml:space="preserve"> The algorithm operates by finding areas of the feature space that are dense with similar observations.</w:t>
      </w:r>
    </w:p>
    <w:p w:rsidR="00EA0B92" w:rsidRDefault="00EA0B92" w:rsidP="00F20307">
      <w:pPr>
        <w:spacing w:line="360" w:lineRule="auto"/>
        <w:jc w:val="both"/>
        <w:rPr>
          <w:lang w:val="en-GB"/>
        </w:rPr>
      </w:pPr>
    </w:p>
    <w:p w:rsidR="00EA0B92" w:rsidRDefault="00EA0B92" w:rsidP="00F20307">
      <w:pPr>
        <w:spacing w:line="360" w:lineRule="auto"/>
        <w:jc w:val="both"/>
        <w:rPr>
          <w:lang w:val="en-GB"/>
        </w:rPr>
      </w:pPr>
      <w:r>
        <w:rPr>
          <w:lang w:val="en-GB"/>
        </w:rPr>
        <w:lastRenderedPageBreak/>
        <w:t>The two main parameters in DBSCAN (</w:t>
      </w:r>
      <w:r w:rsidRPr="00EA0B92">
        <w:rPr>
          <w:i/>
          <w:lang w:val="en-GB"/>
        </w:rPr>
        <w:t>min_samples and eps</w:t>
      </w:r>
      <w:r>
        <w:rPr>
          <w:lang w:val="en-GB"/>
        </w:rPr>
        <w:t>) determine the minimum number of samples and maximum distance of these samples from a</w:t>
      </w:r>
      <w:r w:rsidR="00AC3783">
        <w:rPr>
          <w:lang w:val="en-GB"/>
        </w:rPr>
        <w:t xml:space="preserve">n </w:t>
      </w:r>
      <w:r w:rsidR="00FD24FB">
        <w:rPr>
          <w:lang w:val="en-GB"/>
        </w:rPr>
        <w:t>arbitrary</w:t>
      </w:r>
      <w:r>
        <w:rPr>
          <w:lang w:val="en-GB"/>
        </w:rPr>
        <w:t xml:space="preserve"> point for it to be considered a core sample. Core samples that are closer to each other than the value of eps form a cluster.</w:t>
      </w:r>
    </w:p>
    <w:p w:rsidR="00EA0B92" w:rsidRPr="00EA0B92" w:rsidRDefault="00EA0B92" w:rsidP="00F20307">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9" w:name="_Toc517169335"/>
      <w:r w:rsidRPr="0024167A">
        <w:rPr>
          <w:rFonts w:ascii="Times New Roman" w:hAnsi="Times New Roman" w:cs="Times New Roman"/>
          <w:lang w:val="en-GB"/>
        </w:rPr>
        <w:t>K-Means Clustering</w:t>
      </w:r>
      <w:bookmarkEnd w:id="9"/>
    </w:p>
    <w:p w:rsidR="008779BE" w:rsidRDefault="00F631E1" w:rsidP="008779BE">
      <w:pPr>
        <w:spacing w:line="360" w:lineRule="auto"/>
        <w:jc w:val="both"/>
        <w:rPr>
          <w:lang w:val="en-GB"/>
        </w:rPr>
      </w:pPr>
      <w:r>
        <w:rPr>
          <w:lang w:val="en-GB"/>
        </w:rPr>
        <w:t xml:space="preserve"> The K-Means algorithm was initially proposed by </w:t>
      </w:r>
      <w:r>
        <w:rPr>
          <w:lang w:val="en-GB"/>
        </w:rPr>
        <w:fldChar w:fldCharType="begin"/>
      </w:r>
      <w:r>
        <w:rPr>
          <w:lang w:val="en-GB"/>
        </w:rPr>
        <w:instrText xml:space="preserve"> ADDIN ZOTERO_ITEM CSL_CITATION {"citationID":"55dqoF1J","properties":{"formattedCitation":"(MACQUEEN, no date)","plainCitation":"(MACQUEEN, no date)","noteIndex":0},"citationItems":[{"id":370,"uris":["http://zotero.org/users/4597499/items/LQBC53XW"],"uri":["http://zotero.org/users/4597499/items/LQBC53XW"],"itemData":{"id":370,"type":"article-journal","title":"SOME METHODS FOR CLASSIFICATION AND ANALYSIS OF MULTIVARIATE OBSERVATIONS","container-title":"MULTIVARIATE OBSERVATIONS","page":"17","source":"Zotero","language":"en","author":[{"family":"MACQUEEN","given":"J"}]}}],"schema":"https://github.com/citation-style-language/schema/raw/master/csl-citation.json"} </w:instrText>
      </w:r>
      <w:r>
        <w:rPr>
          <w:lang w:val="en-GB"/>
        </w:rPr>
        <w:fldChar w:fldCharType="separate"/>
      </w:r>
      <w:r>
        <w:rPr>
          <w:noProof/>
          <w:lang w:val="en-GB"/>
        </w:rPr>
        <w:t>(MACQUEEN, n.d.)</w:t>
      </w:r>
      <w:r>
        <w:rPr>
          <w:lang w:val="en-GB"/>
        </w:rPr>
        <w:fldChar w:fldCharType="end"/>
      </w:r>
      <w:r>
        <w:rPr>
          <w:lang w:val="en-GB"/>
        </w:rPr>
        <w:t>.</w:t>
      </w:r>
      <w:r w:rsidR="00AA0588">
        <w:rPr>
          <w:lang w:val="en-GB"/>
        </w:rPr>
        <w:t xml:space="preserve"> </w:t>
      </w:r>
      <w:r w:rsidR="006F3781">
        <w:rPr>
          <w:lang w:val="en-GB"/>
        </w:rPr>
        <w:t>K-Means starts by picking a user specified amount of K arbitrary observations from the data and makes them the cluster centers. Following this, the algorithm finds the closes</w:t>
      </w:r>
      <w:r w:rsidR="00390371">
        <w:rPr>
          <w:lang w:val="en-GB"/>
        </w:rPr>
        <w:t>t</w:t>
      </w:r>
      <w:r w:rsidR="006F3781">
        <w:rPr>
          <w:lang w:val="en-GB"/>
        </w:rPr>
        <w:t xml:space="preserve"> points to each of the cluster centers. Every time an observation is added to the cluster, the cluster center is updated by taking the mean of the observations within the cluster. This process repeats until all observations are assigned to a cluster</w:t>
      </w:r>
      <w:r w:rsidR="00043FF2">
        <w:rPr>
          <w:lang w:val="en-GB"/>
        </w:rPr>
        <w:t xml:space="preserve"> </w:t>
      </w:r>
      <w:r w:rsidR="00043FF2">
        <w:rPr>
          <w:lang w:val="en-GB"/>
        </w:rPr>
        <w:fldChar w:fldCharType="begin"/>
      </w:r>
      <w:r w:rsidR="00043FF2">
        <w:rPr>
          <w:lang w:val="en-GB"/>
        </w:rPr>
        <w:instrText xml:space="preserve"> ADDIN ZOTERO_ITEM CSL_CITATION {"citationID":"WpZ8Oaly","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043FF2">
        <w:rPr>
          <w:lang w:val="en-GB"/>
        </w:rPr>
        <w:fldChar w:fldCharType="separate"/>
      </w:r>
      <w:r w:rsidR="00043FF2" w:rsidRPr="00043FF2">
        <w:rPr>
          <w:lang w:val="en-US"/>
        </w:rPr>
        <w:t>(C. Müller and Guido, 2016)</w:t>
      </w:r>
      <w:r w:rsidR="00043FF2">
        <w:rPr>
          <w:lang w:val="en-GB"/>
        </w:rPr>
        <w:fldChar w:fldCharType="end"/>
      </w:r>
      <w:r w:rsidR="006F3781">
        <w:rPr>
          <w:lang w:val="en-GB"/>
        </w:rPr>
        <w:t>.</w:t>
      </w:r>
    </w:p>
    <w:p w:rsidR="007F6BE5" w:rsidRDefault="007F6BE5" w:rsidP="008779BE">
      <w:pPr>
        <w:spacing w:line="360" w:lineRule="auto"/>
        <w:jc w:val="both"/>
        <w:rPr>
          <w:lang w:val="en-GB"/>
        </w:rPr>
      </w:pPr>
    </w:p>
    <w:p w:rsidR="007F6BE5" w:rsidRDefault="007F6BE5" w:rsidP="008779BE">
      <w:pPr>
        <w:spacing w:line="360" w:lineRule="auto"/>
        <w:jc w:val="both"/>
        <w:rPr>
          <w:lang w:val="en-GB"/>
        </w:rPr>
      </w:pPr>
      <w:r>
        <w:rPr>
          <w:lang w:val="en-GB"/>
        </w:rPr>
        <w:t>The authors state the disadvantages of using K-Means are you need to know how many clusters you are looking for and even that may not be enough as each cluster is defined by its central observation. Therefore</w:t>
      </w:r>
      <w:r w:rsidR="0022647C">
        <w:rPr>
          <w:lang w:val="en-GB"/>
        </w:rPr>
        <w:t>,</w:t>
      </w:r>
      <w:r>
        <w:rPr>
          <w:lang w:val="en-GB"/>
        </w:rPr>
        <w:t xml:space="preserve"> the algorithm only finds clusters with an approximately spherical shape. </w:t>
      </w:r>
    </w:p>
    <w:p w:rsidR="008779BE" w:rsidRPr="008779BE" w:rsidRDefault="008779BE" w:rsidP="008779BE">
      <w:pPr>
        <w:rPr>
          <w:lang w:val="en-GB"/>
        </w:rPr>
      </w:pPr>
    </w:p>
    <w:p w:rsidR="00731C7F" w:rsidRDefault="0022647C" w:rsidP="00731C7F">
      <w:pPr>
        <w:pStyle w:val="Heading3"/>
        <w:numPr>
          <w:ilvl w:val="2"/>
          <w:numId w:val="1"/>
        </w:numPr>
        <w:spacing w:line="360" w:lineRule="auto"/>
        <w:jc w:val="both"/>
        <w:rPr>
          <w:rFonts w:ascii="Times New Roman" w:hAnsi="Times New Roman" w:cs="Times New Roman"/>
          <w:lang w:val="en-GB"/>
        </w:rPr>
      </w:pPr>
      <w:bookmarkStart w:id="10" w:name="_Toc517169336"/>
      <w:r>
        <w:rPr>
          <w:rFonts w:ascii="Times New Roman" w:hAnsi="Times New Roman" w:cs="Times New Roman"/>
          <w:lang w:val="en-GB"/>
        </w:rPr>
        <w:t>Feed-F</w:t>
      </w:r>
      <w:r w:rsidR="00731C7F" w:rsidRPr="0024167A">
        <w:rPr>
          <w:rFonts w:ascii="Times New Roman" w:hAnsi="Times New Roman" w:cs="Times New Roman"/>
          <w:lang w:val="en-GB"/>
        </w:rPr>
        <w:t>orward Neural Network</w:t>
      </w:r>
      <w:r w:rsidR="004E2CE3">
        <w:rPr>
          <w:rFonts w:ascii="Times New Roman" w:hAnsi="Times New Roman" w:cs="Times New Roman"/>
          <w:lang w:val="en-GB"/>
        </w:rPr>
        <w:t>s (Multilayer Perceptron’s)</w:t>
      </w:r>
      <w:bookmarkEnd w:id="10"/>
    </w:p>
    <w:p w:rsidR="00702CE1" w:rsidRDefault="004E2CE3" w:rsidP="00702CE1">
      <w:pPr>
        <w:spacing w:line="360" w:lineRule="auto"/>
        <w:jc w:val="both"/>
        <w:rPr>
          <w:lang w:val="en-GB"/>
        </w:rPr>
      </w:pPr>
      <w:r>
        <w:rPr>
          <w:lang w:val="en-GB"/>
        </w:rPr>
        <w:t xml:space="preserve">Multilayer Perceptron’s (MLP) commonly referred to as </w:t>
      </w:r>
      <w:r w:rsidR="0022647C">
        <w:rPr>
          <w:lang w:val="en-GB"/>
        </w:rPr>
        <w:t>Feed-forward neural networks</w:t>
      </w:r>
      <w:r w:rsidR="0071406C">
        <w:rPr>
          <w:lang w:val="en-GB"/>
        </w:rPr>
        <w:t xml:space="preserve"> or more generally as Artificial neural networks (ANN),</w:t>
      </w:r>
      <w:r w:rsidR="0022647C">
        <w:rPr>
          <w:lang w:val="en-GB"/>
        </w:rPr>
        <w:t xml:space="preserve"> were initially proposed by </w:t>
      </w:r>
      <w:r>
        <w:rPr>
          <w:lang w:val="en-GB"/>
        </w:rPr>
        <w:fldChar w:fldCharType="begin"/>
      </w:r>
      <w:r>
        <w:rPr>
          <w:lang w:val="en-GB"/>
        </w:rPr>
        <w:instrText xml:space="preserve"> ADDIN ZOTERO_ITEM CSL_CITATION {"citationID":"PL30PDoq","properties":{"formattedCitation":"(McCulloch and Pitts, 1943)","plainCitation":"(McCulloch and Pitts, 1943)","noteIndex":0},"citationItems":[{"id":375,"uris":["http://zotero.org/users/4597499/items/BHN6A5XW"],"uri":["http://zotero.org/users/4597499/items/BHN6A5XW"],"itemData":{"id":375,"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URL":"https://link.springer.com/article/10.1007/BF02478259","DOI":"10.1007/BF02478259","ISSN":"0007-4985, 1522-9602","journalAbbreviation":"Bulletin of Mathematical Biophysics","language":"en","author":[{"family":"McCulloch","given":"Warren S."},{"family":"Pitts","given":"Walter"}],"issued":{"date-parts":[["1943",12,1]]},"accessed":{"date-parts":[["2018",6,7]]}}}],"schema":"https://github.com/citation-style-language/schema/raw/master/csl-citation.json"} </w:instrText>
      </w:r>
      <w:r>
        <w:rPr>
          <w:lang w:val="en-GB"/>
        </w:rPr>
        <w:fldChar w:fldCharType="separate"/>
      </w:r>
      <w:r>
        <w:rPr>
          <w:noProof/>
          <w:lang w:val="en-GB"/>
        </w:rPr>
        <w:t>(McCulloch and Pitts, 1943)</w:t>
      </w:r>
      <w:r>
        <w:rPr>
          <w:lang w:val="en-GB"/>
        </w:rPr>
        <w:fldChar w:fldCharType="end"/>
      </w:r>
      <w:r w:rsidR="00922A6B">
        <w:rPr>
          <w:lang w:val="en-GB"/>
        </w:rPr>
        <w:t>. In their most simple state, Feed forward neural networks compute a weighted sum of the input features which is then pass</w:t>
      </w:r>
      <w:r w:rsidR="00C46E90">
        <w:rPr>
          <w:lang w:val="en-GB"/>
        </w:rPr>
        <w:t>ed</w:t>
      </w:r>
      <w:r w:rsidR="00922A6B">
        <w:rPr>
          <w:lang w:val="en-GB"/>
        </w:rPr>
        <w:t xml:space="preserve"> to a hidden layer consisting of a user defined number of hidden nodes. The hidden layer then performs a </w:t>
      </w:r>
      <w:r w:rsidR="00C46E90">
        <w:rPr>
          <w:lang w:val="en-GB"/>
        </w:rPr>
        <w:t>weighted sum of its input features and applies a nonlinear function to the result</w:t>
      </w:r>
      <w:r w:rsidR="00403C9A">
        <w:rPr>
          <w:lang w:val="en-GB"/>
        </w:rPr>
        <w:t xml:space="preserve"> </w:t>
      </w:r>
      <w:r w:rsidR="00403C9A">
        <w:rPr>
          <w:lang w:val="en-GB"/>
        </w:rPr>
        <w:fldChar w:fldCharType="begin"/>
      </w:r>
      <w:r w:rsidR="00403C9A">
        <w:rPr>
          <w:lang w:val="en-GB"/>
        </w:rPr>
        <w:instrText xml:space="preserve"> ADDIN ZOTERO_ITEM CSL_CITATION {"citationID":"kxQZYOG5","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403C9A">
        <w:rPr>
          <w:lang w:val="en-GB"/>
        </w:rPr>
        <w:fldChar w:fldCharType="separate"/>
      </w:r>
      <w:r w:rsidR="00403C9A" w:rsidRPr="00403C9A">
        <w:rPr>
          <w:lang w:val="en-US"/>
        </w:rPr>
        <w:t>(C. Müller and Guido, 2016)</w:t>
      </w:r>
      <w:r w:rsidR="00403C9A">
        <w:rPr>
          <w:lang w:val="en-GB"/>
        </w:rPr>
        <w:fldChar w:fldCharType="end"/>
      </w:r>
      <w:r w:rsidR="00C46E90">
        <w:rPr>
          <w:lang w:val="en-GB"/>
        </w:rPr>
        <w:t>.</w:t>
      </w:r>
      <w:r w:rsidR="000561AC">
        <w:rPr>
          <w:lang w:val="en-GB"/>
        </w:rPr>
        <w:t xml:space="preserve"> The result of this is then used as part of a weighted sum for the output node.</w:t>
      </w:r>
      <w:r w:rsidR="00473464">
        <w:rPr>
          <w:lang w:val="en-GB"/>
        </w:rPr>
        <w:t xml:space="preserve"> Without the addition of the nonlinear function, the algorithm would only perform the same operations as linear or logistic regression.</w:t>
      </w:r>
      <w:r w:rsidR="00921709">
        <w:rPr>
          <w:lang w:val="en-GB"/>
        </w:rPr>
        <w:t xml:space="preserve"> The more hidden layers included, the more coefficients the algorithm needs to learn.</w:t>
      </w:r>
    </w:p>
    <w:p w:rsidR="006D700D" w:rsidRDefault="006D700D" w:rsidP="00702CE1">
      <w:pPr>
        <w:spacing w:line="360" w:lineRule="auto"/>
        <w:jc w:val="both"/>
        <w:rPr>
          <w:lang w:val="en-GB"/>
        </w:rPr>
      </w:pPr>
    </w:p>
    <w:p w:rsidR="006D700D" w:rsidRDefault="006D700D" w:rsidP="00702CE1">
      <w:pPr>
        <w:spacing w:line="360" w:lineRule="auto"/>
        <w:jc w:val="both"/>
        <w:rPr>
          <w:lang w:val="en-GB"/>
        </w:rPr>
      </w:pPr>
      <w:r>
        <w:rPr>
          <w:lang w:val="en-GB"/>
        </w:rPr>
        <w:fldChar w:fldCharType="begin"/>
      </w:r>
      <w:r>
        <w:rPr>
          <w:lang w:val="en-GB"/>
        </w:rPr>
        <w:instrText xml:space="preserve"> ADDIN ZOTERO_ITEM CSL_CITATION {"citationID":"TX1l0YQZ","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Pr>
          <w:lang w:val="en-GB"/>
        </w:rPr>
        <w:fldChar w:fldCharType="separate"/>
      </w:r>
      <w:r w:rsidRPr="006D700D">
        <w:rPr>
          <w:lang w:val="en-US"/>
        </w:rPr>
        <w:t>(C. Müller and Guido, 2016)</w:t>
      </w:r>
      <w:r>
        <w:rPr>
          <w:lang w:val="en-GB"/>
        </w:rPr>
        <w:fldChar w:fldCharType="end"/>
      </w:r>
      <w:r>
        <w:rPr>
          <w:lang w:val="en-GB"/>
        </w:rPr>
        <w:t xml:space="preserve"> state an important property of neural networks is that the coefficients (weights) are randomly initialised. This affects the model that is learned. In such situations, changing the random seeds can increase or decrease the </w:t>
      </w:r>
      <w:proofErr w:type="gramStart"/>
      <w:r>
        <w:rPr>
          <w:lang w:val="en-GB"/>
        </w:rPr>
        <w:t>models</w:t>
      </w:r>
      <w:proofErr w:type="gramEnd"/>
      <w:r>
        <w:rPr>
          <w:lang w:val="en-GB"/>
        </w:rPr>
        <w:t xml:space="preserve"> accuracy.</w:t>
      </w:r>
      <w:r w:rsidR="007C5CBF">
        <w:rPr>
          <w:lang w:val="en-GB"/>
        </w:rPr>
        <w:t xml:space="preserve"> The authors also state that neural networks expect the data to have an approximately normal distribution so using the StandardScaler </w:t>
      </w:r>
      <w:r w:rsidR="007C5CBF" w:rsidRPr="002F3FD9">
        <w:rPr>
          <w:lang w:val="en-GB"/>
        </w:rPr>
        <w:fldChar w:fldCharType="begin"/>
      </w:r>
      <w:r w:rsidR="007C5CBF" w:rsidRPr="002F3FD9">
        <w:rPr>
          <w:lang w:val="en-GB"/>
        </w:rPr>
        <w:instrText xml:space="preserve"> ADDIN ZOTERO_ITEM CSL_CITATION {"citationID":"gmZM39kb","properties":{"formattedCitation":"({\\i{}sklearn.preprocessing.StandardScaler \\uc0\\u8212{} scikit-learn 0.19.1 documentation}, no date)","plainCitation":"(sklearn.preprocessing.StandardScaler — scikit-learn 0.19.1 documentation, no date)","noteIndex":0},"citationItems":[{"id":377,"uris":["http://zotero.org/users/4597499/items/Q7H2GNMQ"],"uri":["http://zotero.org/users/4597499/items/Q7H2GNMQ"],"itemData":{"id":377,"type":"webpage","title":"sklearn.preprocessing.StandardScaler — scikit-learn 0.19.1 documentation","URL":"http://scikit-learn.org/stable/modules/generated/sklearn.preprocessing.StandardScaler.html","accessed":{"date-parts":[["2018",6,7]]}}}],"schema":"https://github.com/citation-style-language/schema/raw/master/csl-citation.json"} </w:instrText>
      </w:r>
      <w:r w:rsidR="007C5CBF" w:rsidRPr="002F3FD9">
        <w:rPr>
          <w:lang w:val="en-GB"/>
        </w:rPr>
        <w:fldChar w:fldCharType="separate"/>
      </w:r>
      <w:r w:rsidR="007C5CBF" w:rsidRPr="002F3FD9">
        <w:rPr>
          <w:lang w:val="en-US"/>
        </w:rPr>
        <w:t>(</w:t>
      </w:r>
      <w:r w:rsidR="007C5CBF" w:rsidRPr="002F3FD9">
        <w:rPr>
          <w:iCs/>
          <w:lang w:val="en-US"/>
        </w:rPr>
        <w:t xml:space="preserve">sklearn.preprocessing.StandardScaler — scikit-learn </w:t>
      </w:r>
      <w:r w:rsidR="007C5CBF" w:rsidRPr="002F3FD9">
        <w:rPr>
          <w:iCs/>
          <w:lang w:val="en-US"/>
        </w:rPr>
        <w:lastRenderedPageBreak/>
        <w:t>0.19.1 documentation</w:t>
      </w:r>
      <w:r w:rsidR="007C5CBF" w:rsidRPr="002F3FD9">
        <w:rPr>
          <w:lang w:val="en-US"/>
        </w:rPr>
        <w:t>, n.d.)</w:t>
      </w:r>
      <w:r w:rsidR="007C5CBF" w:rsidRPr="002F3FD9">
        <w:rPr>
          <w:lang w:val="en-GB"/>
        </w:rPr>
        <w:fldChar w:fldCharType="end"/>
      </w:r>
      <w:r w:rsidR="00F81A17">
        <w:rPr>
          <w:lang w:val="en-GB"/>
        </w:rPr>
        <w:t xml:space="preserve"> which scales the data so it has a mean of 0 and standard deviation of 1 is advisable.</w:t>
      </w:r>
    </w:p>
    <w:p w:rsidR="00861846" w:rsidRDefault="00861846" w:rsidP="00702CE1">
      <w:pPr>
        <w:spacing w:line="360" w:lineRule="auto"/>
        <w:jc w:val="both"/>
        <w:rPr>
          <w:lang w:val="en-GB"/>
        </w:rPr>
      </w:pPr>
    </w:p>
    <w:p w:rsidR="00861846" w:rsidRDefault="00861846" w:rsidP="00702CE1">
      <w:pPr>
        <w:spacing w:line="360" w:lineRule="auto"/>
        <w:jc w:val="both"/>
        <w:rPr>
          <w:lang w:val="en-GB"/>
        </w:rPr>
      </w:pPr>
      <w:r>
        <w:rPr>
          <w:lang w:val="en-GB"/>
        </w:rPr>
        <w:t xml:space="preserve">Often when reading about neural networks, feed-forward and back propagated architectures can be referred to interchangeably. Back propagated neural networks </w:t>
      </w:r>
      <w:r>
        <w:rPr>
          <w:lang w:val="en-GB"/>
        </w:rPr>
        <w:fldChar w:fldCharType="begin"/>
      </w:r>
      <w:r>
        <w:rPr>
          <w:lang w:val="en-GB"/>
        </w:rPr>
        <w:instrText xml:space="preserve"> ADDIN ZOTERO_ITEM CSL_CITATION {"citationID":"JEZ9Togy","properties":{"formattedCitation":"(Dreyfus, 1990)","plainCitation":"(Dreyfus, 1990)","noteIndex":0},"citationItems":[{"id":391,"uris":["http://zotero.org/users/4597499/items/Z59LM3ZZ"],"uri":["http://zotero.org/users/4597499/items/Z59LM3ZZ"],"itemData":{"id":391,"type":"article-journal","title":"Artificial neural networks, back propagation, and the Kelley-Bryson gradient procedure","container-title":"Journal of Guidance, Control, and Dynamics","page":"926-928","volume":"13","issue":"5","source":"American Institute of Aeronautics and Astronautics","URL":"https://doi.org/10.2514/3.25422","DOI":"10.2514/3.25422","ISSN":"0731-5090","author":[{"family":"Dreyfus","given":"Stuart E."}],"issued":{"date-parts":[["1990"]]},"accessed":{"date-parts":[["2018",6,11]]}}}],"schema":"https://github.com/citation-style-language/schema/raw/master/csl-citation.json"} </w:instrText>
      </w:r>
      <w:r>
        <w:rPr>
          <w:lang w:val="en-GB"/>
        </w:rPr>
        <w:fldChar w:fldCharType="separate"/>
      </w:r>
      <w:r>
        <w:rPr>
          <w:noProof/>
          <w:lang w:val="en-GB"/>
        </w:rPr>
        <w:t>(Dreyfus, 1990)</w:t>
      </w:r>
      <w:r>
        <w:rPr>
          <w:lang w:val="en-GB"/>
        </w:rPr>
        <w:fldChar w:fldCharType="end"/>
      </w:r>
      <w:r>
        <w:rPr>
          <w:lang w:val="en-GB"/>
        </w:rPr>
        <w:t xml:space="preserve"> are different in that they provide a significant improvement on feed-forward neural networks as they allow for errors to be propagated back through the network so the weights can be updated to model the problem more accurately </w:t>
      </w:r>
      <w:r>
        <w:rPr>
          <w:lang w:val="en-GB"/>
        </w:rPr>
        <w:fldChar w:fldCharType="begin"/>
      </w:r>
      <w:r>
        <w:rPr>
          <w:lang w:val="en-GB"/>
        </w:rPr>
        <w:instrText xml:space="preserve"> ADDIN ZOTERO_ITEM CSL_CITATION {"citationID":"5vSVldmn","properties":{"formattedCitation":"(Mazur, 2015)","plainCitation":"(Mazur, 2015)","noteIndex":0},"citationItems":[{"id":394,"uris":["http://zotero.org/users/4597499/items/F24QCEJS"],"uri":["http://zotero.org/users/4597499/items/F24QCEJS"],"itemData":{"id":394,"type":"post-weblog","title":"A Step by Step Backpropagation Example","container-title":"Matt Mazur","abstract":"Background Backpropagation is a common method for training a neural network. There is no shortage of papers online that attempt to explain how backpropagation works, but few that include an example…","URL":"https://mattmazur.com/2015/03/17/a-step-by-step-backpropagation-example/","language":"en","author":[{"literal":"Mazur"}],"issued":{"date-parts":[["2015",3,17]]},"accessed":{"date-parts":[["2018",6,11]]}}}],"schema":"https://github.com/citation-style-language/schema/raw/master/csl-citation.json"} </w:instrText>
      </w:r>
      <w:r>
        <w:rPr>
          <w:lang w:val="en-GB"/>
        </w:rPr>
        <w:fldChar w:fldCharType="separate"/>
      </w:r>
      <w:r>
        <w:rPr>
          <w:noProof/>
          <w:lang w:val="en-GB"/>
        </w:rPr>
        <w:t>(Mazur, 2015)</w:t>
      </w:r>
      <w:r>
        <w:rPr>
          <w:lang w:val="en-GB"/>
        </w:rPr>
        <w:fldChar w:fldCharType="end"/>
      </w:r>
      <w:r>
        <w:rPr>
          <w:lang w:val="en-GB"/>
        </w:rPr>
        <w:t>.</w:t>
      </w:r>
    </w:p>
    <w:p w:rsidR="00702CE1" w:rsidRPr="00702CE1" w:rsidRDefault="00702CE1" w:rsidP="00702CE1">
      <w:pPr>
        <w:rPr>
          <w:lang w:val="en-GB"/>
        </w:rPr>
      </w:pPr>
    </w:p>
    <w:p w:rsidR="00731C7F" w:rsidRDefault="00731C7F" w:rsidP="00731C7F">
      <w:pPr>
        <w:pStyle w:val="Heading3"/>
        <w:numPr>
          <w:ilvl w:val="2"/>
          <w:numId w:val="1"/>
        </w:numPr>
        <w:spacing w:line="360" w:lineRule="auto"/>
        <w:jc w:val="both"/>
        <w:rPr>
          <w:rFonts w:ascii="Times New Roman" w:hAnsi="Times New Roman" w:cs="Times New Roman"/>
          <w:lang w:val="en-GB"/>
        </w:rPr>
      </w:pPr>
      <w:bookmarkStart w:id="11" w:name="_Toc517169337"/>
      <w:r w:rsidRPr="0024167A">
        <w:rPr>
          <w:rFonts w:ascii="Times New Roman" w:hAnsi="Times New Roman" w:cs="Times New Roman"/>
          <w:lang w:val="en-GB"/>
        </w:rPr>
        <w:t>Recurrent Neural Network</w:t>
      </w:r>
      <w:bookmarkEnd w:id="11"/>
    </w:p>
    <w:p w:rsidR="004D3C71" w:rsidRDefault="00A94B12" w:rsidP="00506680">
      <w:pPr>
        <w:spacing w:line="360" w:lineRule="auto"/>
        <w:jc w:val="both"/>
        <w:rPr>
          <w:lang w:val="en-GB"/>
        </w:rPr>
      </w:pPr>
      <w:r>
        <w:rPr>
          <w:lang w:val="en-GB"/>
        </w:rPr>
        <w:t>Recurrent Neural Networks</w:t>
      </w:r>
      <w:r w:rsidR="00983855">
        <w:rPr>
          <w:lang w:val="en-GB"/>
        </w:rPr>
        <w:t xml:space="preserve"> (RNN)</w:t>
      </w:r>
      <w:r>
        <w:rPr>
          <w:lang w:val="en-GB"/>
        </w:rPr>
        <w:t xml:space="preserve"> are primarily used with sequential data </w:t>
      </w:r>
      <w:r>
        <w:rPr>
          <w:lang w:val="en-GB"/>
        </w:rPr>
        <w:fldChar w:fldCharType="begin"/>
      </w:r>
      <w:r>
        <w:rPr>
          <w:lang w:val="en-GB"/>
        </w:rPr>
        <w:instrText xml:space="preserve"> ADDIN ZOTERO_ITEM CSL_CITATION {"citationID":"FQ5PmvjL","properties":{"formattedCitation":"(Goodfellow, Bengio and Courville, no date)","plainCitation":"(Goodfellow, Bengio and Courville, no date)","noteIndex":0},"citationItems":[{"id":381,"uris":["http://zotero.org/users/4597499/items/HNRL5G6Q"],"uri":["http://zotero.org/users/4597499/items/HNRL5G6Q"],"itemData":{"id":381,"type":"webpage","title":"Deep Learning","container-title":"Deep Learning","URL":"http://www.deeplearningbook.org/","author":[{"family":"Goodfellow","given":"Ian"},{"family":"Bengio","given":"Yoshua"},{"family":"Courville","given":"Aaron"}],"accessed":{"date-parts":[["2018",6,7]]}}}],"schema":"https://github.com/citation-style-language/schema/raw/master/csl-citation.json"} </w:instrText>
      </w:r>
      <w:r>
        <w:rPr>
          <w:lang w:val="en-GB"/>
        </w:rPr>
        <w:fldChar w:fldCharType="separate"/>
      </w:r>
      <w:r>
        <w:rPr>
          <w:noProof/>
          <w:lang w:val="en-GB"/>
        </w:rPr>
        <w:t>(</w:t>
      </w:r>
      <w:r w:rsidR="00A07BCB">
        <w:rPr>
          <w:noProof/>
          <w:lang w:val="en-GB"/>
        </w:rPr>
        <w:t>Goodfellow et al.</w:t>
      </w:r>
      <w:r>
        <w:rPr>
          <w:noProof/>
          <w:lang w:val="en-GB"/>
        </w:rPr>
        <w:t>,</w:t>
      </w:r>
      <w:r w:rsidR="00A07BCB">
        <w:rPr>
          <w:noProof/>
          <w:lang w:val="en-GB"/>
        </w:rPr>
        <w:t xml:space="preserve"> n.d.</w:t>
      </w:r>
      <w:r>
        <w:rPr>
          <w:noProof/>
          <w:lang w:val="en-GB"/>
        </w:rPr>
        <w:t>)</w:t>
      </w:r>
      <w:r>
        <w:rPr>
          <w:lang w:val="en-GB"/>
        </w:rPr>
        <w:fldChar w:fldCharType="end"/>
      </w:r>
      <w:r w:rsidR="00A07BCB">
        <w:rPr>
          <w:lang w:val="en-GB"/>
        </w:rPr>
        <w:t>.</w:t>
      </w:r>
      <w:r w:rsidR="00506680">
        <w:rPr>
          <w:lang w:val="en-GB"/>
        </w:rPr>
        <w:t xml:space="preserve"> The authors state that the</w:t>
      </w:r>
      <w:r w:rsidR="00332BD1">
        <w:rPr>
          <w:lang w:val="en-GB"/>
        </w:rPr>
        <w:t xml:space="preserve"> key difference between f</w:t>
      </w:r>
      <w:r w:rsidR="00506680">
        <w:rPr>
          <w:lang w:val="en-GB"/>
        </w:rPr>
        <w:t xml:space="preserve">eed-forward neural networks and </w:t>
      </w:r>
      <w:r w:rsidR="00983855">
        <w:rPr>
          <w:lang w:val="en-GB"/>
        </w:rPr>
        <w:t>RNN’s</w:t>
      </w:r>
      <w:r w:rsidR="00506680">
        <w:rPr>
          <w:lang w:val="en-GB"/>
        </w:rPr>
        <w:t xml:space="preserve"> is that recurrent networks share the same weights for observations over multiple time steps.</w:t>
      </w:r>
      <w:r w:rsidR="00E307AB">
        <w:rPr>
          <w:lang w:val="en-GB"/>
        </w:rPr>
        <w:t xml:space="preserve"> One of the main bene</w:t>
      </w:r>
      <w:r w:rsidR="00332BD1">
        <w:rPr>
          <w:lang w:val="en-GB"/>
        </w:rPr>
        <w:t xml:space="preserve">fits of </w:t>
      </w:r>
      <w:r w:rsidR="00983855">
        <w:rPr>
          <w:lang w:val="en-GB"/>
        </w:rPr>
        <w:t xml:space="preserve">RNN’s </w:t>
      </w:r>
      <w:r w:rsidR="00E307AB">
        <w:rPr>
          <w:lang w:val="en-GB"/>
        </w:rPr>
        <w:t xml:space="preserve"> is they can be supplied with sequences of different lengths </w:t>
      </w:r>
      <w:r w:rsidR="00E307AB">
        <w:rPr>
          <w:lang w:val="en-GB"/>
        </w:rPr>
        <w:fldChar w:fldCharType="begin"/>
      </w:r>
      <w:r w:rsidR="00E307AB">
        <w:rPr>
          <w:lang w:val="en-GB"/>
        </w:rPr>
        <w:instrText xml:space="preserve"> ADDIN ZOTERO_ITEM CSL_CITATION {"citationID":"JEtX5yvq","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307AB">
        <w:rPr>
          <w:lang w:val="en-GB"/>
        </w:rPr>
        <w:fldChar w:fldCharType="separate"/>
      </w:r>
      <w:r w:rsidR="00E307AB" w:rsidRPr="00E307AB">
        <w:rPr>
          <w:lang w:val="en-US"/>
        </w:rPr>
        <w:t>(Géron, 2017)</w:t>
      </w:r>
      <w:r w:rsidR="00E307AB">
        <w:rPr>
          <w:lang w:val="en-GB"/>
        </w:rPr>
        <w:fldChar w:fldCharType="end"/>
      </w:r>
      <w:r w:rsidR="004259CC">
        <w:rPr>
          <w:lang w:val="en-GB"/>
        </w:rPr>
        <w:t xml:space="preserve"> which is why they are often used for speech and text recognition</w:t>
      </w:r>
      <w:r w:rsidR="00E307AB">
        <w:rPr>
          <w:lang w:val="en-GB"/>
        </w:rPr>
        <w:t>.</w:t>
      </w:r>
    </w:p>
    <w:p w:rsidR="00983855" w:rsidRDefault="00983855" w:rsidP="00506680">
      <w:pPr>
        <w:spacing w:line="360" w:lineRule="auto"/>
        <w:jc w:val="both"/>
        <w:rPr>
          <w:lang w:val="en-GB"/>
        </w:rPr>
      </w:pPr>
    </w:p>
    <w:p w:rsidR="00983855" w:rsidRDefault="00983855" w:rsidP="00506680">
      <w:pPr>
        <w:spacing w:line="360" w:lineRule="auto"/>
        <w:jc w:val="both"/>
        <w:rPr>
          <w:lang w:val="en-GB"/>
        </w:rPr>
      </w:pPr>
      <w:r>
        <w:rPr>
          <w:lang w:val="en-GB"/>
        </w:rPr>
        <w:t xml:space="preserve">RNN’s tend to suffer from the exploding/vanishing gradients problem </w:t>
      </w:r>
      <w:r>
        <w:rPr>
          <w:lang w:val="en-GB"/>
        </w:rPr>
        <w:fldChar w:fldCharType="begin"/>
      </w:r>
      <w:r>
        <w:rPr>
          <w:lang w:val="en-GB"/>
        </w:rPr>
        <w:instrText xml:space="preserve"> ADDIN ZOTERO_ITEM CSL_CITATION {"citationID":"ASHJPUG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Pr>
          <w:lang w:val="en-GB"/>
        </w:rPr>
        <w:fldChar w:fldCharType="separate"/>
      </w:r>
      <w:r w:rsidRPr="00983855">
        <w:rPr>
          <w:lang w:val="en-US"/>
        </w:rPr>
        <w:t>(Géron, 2017)</w:t>
      </w:r>
      <w:r>
        <w:rPr>
          <w:lang w:val="en-GB"/>
        </w:rPr>
        <w:fldChar w:fldCharType="end"/>
      </w:r>
      <w:r>
        <w:rPr>
          <w:lang w:val="en-GB"/>
        </w:rPr>
        <w:t xml:space="preserve">. This is the problem where </w:t>
      </w:r>
      <w:r w:rsidR="008A4AF0">
        <w:rPr>
          <w:lang w:val="en-GB"/>
        </w:rPr>
        <w:t>the errors that are being propagated back through the network only make very small changes (vanishing gradients) or the opposite of very large changes (exploding gradients).</w:t>
      </w:r>
      <w:r w:rsidR="008C37D8">
        <w:rPr>
          <w:lang w:val="en-GB"/>
        </w:rPr>
        <w:t xml:space="preserve"> Long Short Term Memory (LSTM)</w:t>
      </w:r>
      <w:r w:rsidR="00251DAB">
        <w:rPr>
          <w:lang w:val="en-GB"/>
        </w:rPr>
        <w:t xml:space="preserve"> </w:t>
      </w:r>
      <w:r w:rsidR="00251DAB">
        <w:rPr>
          <w:lang w:val="en-GB"/>
        </w:rPr>
        <w:fldChar w:fldCharType="begin"/>
      </w:r>
      <w:r w:rsidR="00251DAB">
        <w:rPr>
          <w:lang w:val="en-GB"/>
        </w:rPr>
        <w:instrText xml:space="preserve"> ADDIN ZOTERO_ITEM CSL_CITATION {"citationID":"ZcUx18oJ","properties":{"formattedCitation":"(Hochreiter and Schmidhuber, 1997)","plainCitation":"(Hochreiter and Schmidhuber, 1997)","noteIndex":0},"citationItems":[{"id":390,"uris":["http://zotero.org/users/4597499/items/RP8HB7GT"],"uri":["http://zotero.org/users/4597499/items/RP8HB7GT"],"itemData":{"id":390,"type":"article-journal","title":"Long Short-Term Memory","container-title":"Neural Computation","page":"1735-1780","volume":"9","issue":"8","source":"Crossref","abstract":"Learning to store information over extended time intervals via recurrent backpropagation takes a very long time, mostly due to insu cient, decaying error back ow. We brie y review Hochreiter's 1991 analysis of this problem, then address it by introducing a novel, e 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 cial data involve local, distributed, real-valued, and noisy pattern representations. In comparisons with RTRL, BPTT, Recurrent Cascade-Correlation, Elman nets, and Neural Sequence Chunking, LSTM leads to many more successful runs, and learns much faster. LSTM also solves complex, arti cial long time lag tasks that have never been solved by previous recurrent network algorithms.","URL":"http://www.mitpressjournals.org/doi/10.1162/neco.1997.9.8.1735","DOI":"10.1162/neco.1997.9.8.1735","ISSN":"0899-7667, 1530-888X","language":"en","author":[{"family":"Hochreiter","given":"Sepp"},{"family":"Schmidhuber","given":"Jürgen"}],"issued":{"date-parts":[["1997",11]]},"accessed":{"date-parts":[["2018",6,8]]}}}],"schema":"https://github.com/citation-style-language/schema/raw/master/csl-citation.json"} </w:instrText>
      </w:r>
      <w:r w:rsidR="00251DAB">
        <w:rPr>
          <w:lang w:val="en-GB"/>
        </w:rPr>
        <w:fldChar w:fldCharType="separate"/>
      </w:r>
      <w:r w:rsidR="00251DAB">
        <w:rPr>
          <w:noProof/>
          <w:lang w:val="en-GB"/>
        </w:rPr>
        <w:t>(Hochreiter and Schmidhuber, 1997)</w:t>
      </w:r>
      <w:r w:rsidR="00251DAB">
        <w:rPr>
          <w:lang w:val="en-GB"/>
        </w:rPr>
        <w:fldChar w:fldCharType="end"/>
      </w:r>
      <w:r w:rsidR="008C37D8">
        <w:rPr>
          <w:lang w:val="en-GB"/>
        </w:rPr>
        <w:t xml:space="preserve"> RNN’s are one method of combating this problem.</w:t>
      </w:r>
      <w:r w:rsidR="00251DAB">
        <w:rPr>
          <w:lang w:val="en-GB"/>
        </w:rPr>
        <w:t xml:space="preserve"> In essence, an LSTM RNN can determine what information to store in long term memory, what information to store in short term memory and what information serves no purpose.</w:t>
      </w:r>
    </w:p>
    <w:p w:rsidR="00805A7A" w:rsidRDefault="00805A7A" w:rsidP="00506680">
      <w:pPr>
        <w:spacing w:line="360" w:lineRule="auto"/>
        <w:jc w:val="both"/>
        <w:rPr>
          <w:lang w:val="en-GB"/>
        </w:rPr>
      </w:pPr>
    </w:p>
    <w:p w:rsidR="00805A7A" w:rsidRDefault="00805A7A" w:rsidP="00805A7A">
      <w:pPr>
        <w:pStyle w:val="Heading3"/>
        <w:numPr>
          <w:ilvl w:val="3"/>
          <w:numId w:val="1"/>
        </w:numPr>
        <w:spacing w:line="360" w:lineRule="auto"/>
        <w:jc w:val="both"/>
        <w:rPr>
          <w:rFonts w:ascii="Times New Roman" w:hAnsi="Times New Roman" w:cs="Times New Roman"/>
        </w:rPr>
      </w:pPr>
      <w:bookmarkStart w:id="12" w:name="_Toc517169338"/>
      <w:r w:rsidRPr="0024167A">
        <w:rPr>
          <w:rFonts w:ascii="Times New Roman" w:hAnsi="Times New Roman" w:cs="Times New Roman"/>
        </w:rPr>
        <w:t>Elman recurrent neural network</w:t>
      </w:r>
      <w:bookmarkEnd w:id="12"/>
    </w:p>
    <w:p w:rsidR="00805A7A" w:rsidRDefault="00805A7A" w:rsidP="00805A7A">
      <w:pPr>
        <w:spacing w:line="360" w:lineRule="auto"/>
        <w:jc w:val="both"/>
      </w:pPr>
      <w:r>
        <w:t xml:space="preserve">Elman RNN’s </w:t>
      </w:r>
      <w:r>
        <w:fldChar w:fldCharType="begin"/>
      </w:r>
      <w:r>
        <w:instrText xml:space="preserve"> ADDIN ZOTERO_ITEM CSL_CITATION {"citationID":"v17IF3cg","properties":{"formattedCitation":"(Elman, 1990)","plainCitation":"(Elman, 1990)","noteIndex":0},"citationItems":[{"id":410,"uris":["http://zotero.org/users/4597499/items/2ZG2N6PG"],"uri":["http://zotero.org/users/4597499/items/2ZG2N6PG"],"itemData":{"id":410,"type":"article-journal","title":"Finding structure in time","container-title":"Cognitive Science","page":"179–211","volume":"14","source":"CiteSeer","abstract":"Time underlies many interesting human behaviors. Thus, the question of how to represent time in connectionist models is very important. One approach Is to represent time implicitly by its effects on processing rather than explicitly (as in a spatial representation). The current report develops a proposal along these lines first described by Jordan (1986) which involves the use of recurrent links in order to provide networks with a dynamic memory. In this approach, hidden unit patterns are fed back to themselves; the internal representations which develop thus reflect task demands in the context of prior internal states. A set of simulations is reported which range from relatively simple problems (temporal version of XOR) to discovering syntactic/semantic features for words. The networks are able to learn interesting internal representations which incorporate task demands with memory demands: indeed, in this approach the notion of memory is inextricably bound up with task processing. These representations reveal a rich structure, which allows them to be highly context-dependent, while also expressing generalizations across classes of items. These representatfons suggest a method for representing lexical categories and the type/token distinction.","URL":"http://citeseerx.ist.psu.edu/viewdoc/download?doi=10.1.1.298.8354&amp;rep=rep1&amp;type=pdf","author":[{"family":"Elman","given":"Jeffrey L."}],"issued":{"date-parts":[["1990"]]},"accessed":{"date-parts":[["2018",6,11]]}}}],"schema":"https://github.com/citation-style-language/schema/raw/master/csl-citation.json"} </w:instrText>
      </w:r>
      <w:r>
        <w:fldChar w:fldCharType="separate"/>
      </w:r>
      <w:r>
        <w:rPr>
          <w:noProof/>
        </w:rPr>
        <w:t>(Elman, 1990)</w:t>
      </w:r>
      <w:r>
        <w:fldChar w:fldCharType="end"/>
      </w:r>
      <w:r>
        <w:t xml:space="preserve"> are considered a simple form of RNN that use context units to provide the network with states from the previous time step </w:t>
      </w:r>
      <w:r>
        <w:fldChar w:fldCharType="begin"/>
      </w:r>
      <w:r>
        <w:instrText xml:space="preserve"> ADDIN ZOTERO_ITEM CSL_CITATION {"citationID":"HziIsoiN","properties":{"formattedCitation":"(Jones, 2017)","plainCitation":"(Jones, 2017)","noteIndex":0},"citationItems":[{"id":406,"uris":["http://zotero.org/users/4597499/items/69MFTSMA"],"uri":["http://zotero.org/users/4597499/items/69MFTSMA"],"itemData":{"id":406,"type":"webpage","title":"Recurrent neural networks deep dive","abstract":"Explore the ideas behind recurrent neural networks and learn how to implement one from scratch for series data prediction.","URL":"http://www.ibm.com/developerworks/library/cc-cognitive-recurrent-neural-networks/index.html","language":"en","author":[{"family":"Jones","given":"Tim"}],"issued":{"date-parts":[["2017",8,17]]},"accessed":{"date-parts":[["2018",6,11]]}}}],"schema":"https://github.com/citation-style-language/schema/raw/master/csl-citation.json"} </w:instrText>
      </w:r>
      <w:r>
        <w:fldChar w:fldCharType="separate"/>
      </w:r>
      <w:r>
        <w:rPr>
          <w:noProof/>
        </w:rPr>
        <w:t>(Jones, 2017)</w:t>
      </w:r>
      <w:r>
        <w:fldChar w:fldCharType="end"/>
      </w:r>
      <w:r>
        <w:t>. The outputs from each hidden layer neuron are stored in the context units for the next set of inputs but are also used in the output neurons.</w:t>
      </w:r>
    </w:p>
    <w:p w:rsidR="00805A7A" w:rsidRPr="00AF2CFE" w:rsidRDefault="00805A7A" w:rsidP="00805A7A"/>
    <w:p w:rsidR="00805A7A" w:rsidRDefault="00805A7A" w:rsidP="00805A7A">
      <w:pPr>
        <w:pStyle w:val="Heading3"/>
        <w:numPr>
          <w:ilvl w:val="3"/>
          <w:numId w:val="1"/>
        </w:numPr>
        <w:spacing w:line="360" w:lineRule="auto"/>
        <w:jc w:val="both"/>
        <w:rPr>
          <w:rFonts w:ascii="Times New Roman" w:hAnsi="Times New Roman" w:cs="Times New Roman"/>
        </w:rPr>
      </w:pPr>
      <w:bookmarkStart w:id="13" w:name="_Toc517169339"/>
      <w:r w:rsidRPr="0024167A">
        <w:rPr>
          <w:rFonts w:ascii="Times New Roman" w:hAnsi="Times New Roman" w:cs="Times New Roman"/>
        </w:rPr>
        <w:t>Hopfield Model</w:t>
      </w:r>
      <w:bookmarkEnd w:id="13"/>
    </w:p>
    <w:p w:rsidR="00805A7A" w:rsidRDefault="00805A7A" w:rsidP="007244B4">
      <w:pPr>
        <w:spacing w:line="360" w:lineRule="auto"/>
        <w:jc w:val="both"/>
      </w:pPr>
      <w:r>
        <w:t>A Hopfield model</w:t>
      </w:r>
      <w:r w:rsidR="00FD6F22">
        <w:t xml:space="preserve"> </w:t>
      </w:r>
      <w:r w:rsidR="00FD6F22">
        <w:fldChar w:fldCharType="begin"/>
      </w:r>
      <w:r w:rsidR="00FD6F22">
        <w:instrText xml:space="preserve"> ADDIN ZOTERO_ITEM CSL_CITATION {"citationID":"bVHX1aPv","properties":{"formattedCitation":"(Hopfield, 1982)","plainCitation":"(Hopfield, 1982)","noteIndex":0},"citationItems":[{"id":417,"uris":["http://zotero.org/users/4597499/items/IYTJI9TK"],"uri":["http://zotero.org/users/4597499/items/IYTJI9TK"],"itemData":{"id":417,"type":"article-journal","title":"Neural networks and physical systems with emergent collective computational abilities","container-title":"Proceedings of the National Academy of Science USA","volume":"79","abstract":"Computational properties of use to biological organisms\nor to the construction of computers can emerge as collective\nproperties of systems -having a large number of simple\nequivalent components (or neurons). The physical meaning of content-addressable\nmemory is described by an appropriate phase\nspace flow of the state of a system. A model of such a system is\ngiven, based on aspects of neurobiology but readily adapted to integrated\ncircuits. The collective properties of this model produce\na content-addressable memory which correctly yields an entire\nmemory from any subpart of sufficient size. The algorithm for the\ntime evolution of the state of the system is based on asynchronous\nparallel processing. Additional emergent collective properties include\nsome capacity for generalization, familiarity recognition,\ncategorization, error correction, and time sequence retention.\nThe collective properties are only weakly sensitive to details of the\nmodeling or the failure of individual devices.","URL":"http://www.pnas.org/content/pnas/79/8/2554.full.pdf","author":[{"family":"Hopfield","given":"John J."}],"issued":{"date-parts":[["1982",4]]},"accessed":{"date-parts":[["2018",6,11]]}}}],"schema":"https://github.com/citation-style-language/schema/raw/master/csl-citation.json"} </w:instrText>
      </w:r>
      <w:r w:rsidR="00FD6F22">
        <w:fldChar w:fldCharType="separate"/>
      </w:r>
      <w:r w:rsidR="00FD6F22">
        <w:rPr>
          <w:noProof/>
        </w:rPr>
        <w:t>(Hopfield, 1982)</w:t>
      </w:r>
      <w:r w:rsidR="00FD6F22">
        <w:fldChar w:fldCharType="end"/>
      </w:r>
      <w:r>
        <w:t xml:space="preserve"> is another form of recurrent neural network</w:t>
      </w:r>
      <w:r w:rsidR="00FD6F22">
        <w:t>.</w:t>
      </w:r>
      <w:r w:rsidR="007244B4">
        <w:t xml:space="preserve"> </w:t>
      </w:r>
      <w:r w:rsidR="007244B4">
        <w:fldChar w:fldCharType="begin"/>
      </w:r>
      <w:r w:rsidR="007244B4">
        <w:instrText xml:space="preserve"> ADDIN ZOTERO_ITEM CSL_CITATION {"citationID":"6Witmsru","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244B4">
        <w:fldChar w:fldCharType="separate"/>
      </w:r>
      <w:r w:rsidR="007244B4" w:rsidRPr="007244B4">
        <w:rPr>
          <w:lang w:val="en-US"/>
        </w:rPr>
        <w:t>(Géron, 2017)</w:t>
      </w:r>
      <w:r w:rsidR="007244B4">
        <w:fldChar w:fldCharType="end"/>
      </w:r>
      <w:r w:rsidR="007244B4">
        <w:t xml:space="preserve"> refers to Hopfield networks as associative memory networks. The model works by learning patterns in the data and once it is given new input, it matches the new input to the closest </w:t>
      </w:r>
      <w:r w:rsidR="007244B4">
        <w:lastRenderedPageBreak/>
        <w:t>learned pattern.</w:t>
      </w:r>
      <w:r w:rsidR="000E53B4">
        <w:t xml:space="preserve"> The key feature of this architecture is that every neuron is connected to every other neuron in the graph.</w:t>
      </w:r>
    </w:p>
    <w:p w:rsidR="00805A7A" w:rsidRPr="00805A7A" w:rsidRDefault="00805A7A" w:rsidP="00805A7A"/>
    <w:p w:rsidR="00805A7A" w:rsidRDefault="00805A7A" w:rsidP="00506680">
      <w:pPr>
        <w:spacing w:line="360" w:lineRule="auto"/>
        <w:jc w:val="both"/>
        <w:rPr>
          <w:lang w:val="en-GB"/>
        </w:rPr>
      </w:pPr>
    </w:p>
    <w:p w:rsidR="00521741" w:rsidRPr="00521741" w:rsidRDefault="00521741" w:rsidP="00E93B6F">
      <w:pPr>
        <w:spacing w:line="360" w:lineRule="auto"/>
        <w:jc w:val="both"/>
        <w:rPr>
          <w:lang w:val="en-GB"/>
        </w:rPr>
      </w:pPr>
    </w:p>
    <w:p w:rsidR="00731C7F" w:rsidRDefault="00731C7F" w:rsidP="00805A7A">
      <w:pPr>
        <w:pStyle w:val="Heading3"/>
        <w:numPr>
          <w:ilvl w:val="2"/>
          <w:numId w:val="1"/>
        </w:numPr>
        <w:spacing w:line="360" w:lineRule="auto"/>
        <w:jc w:val="both"/>
        <w:rPr>
          <w:rFonts w:ascii="Times New Roman" w:hAnsi="Times New Roman" w:cs="Times New Roman"/>
          <w:lang w:val="en-GB"/>
        </w:rPr>
      </w:pPr>
      <w:bookmarkStart w:id="14" w:name="_Toc517169340"/>
      <w:r w:rsidRPr="0024167A">
        <w:rPr>
          <w:rFonts w:ascii="Times New Roman" w:hAnsi="Times New Roman" w:cs="Times New Roman"/>
          <w:lang w:val="en-GB"/>
        </w:rPr>
        <w:t>Radial Based Function Network</w:t>
      </w:r>
      <w:bookmarkEnd w:id="14"/>
    </w:p>
    <w:p w:rsidR="00AD1C08" w:rsidRDefault="006B0230" w:rsidP="00C42B89">
      <w:pPr>
        <w:spacing w:line="360" w:lineRule="auto"/>
        <w:jc w:val="both"/>
        <w:rPr>
          <w:lang w:val="en-GB"/>
        </w:rPr>
      </w:pPr>
      <w:r>
        <w:rPr>
          <w:lang w:val="en-GB"/>
        </w:rPr>
        <w:t>Radial based function networks</w:t>
      </w:r>
      <w:r w:rsidR="002865BB">
        <w:rPr>
          <w:lang w:val="en-GB"/>
        </w:rPr>
        <w:t xml:space="preserve"> (RBFN)</w:t>
      </w:r>
      <w:r w:rsidR="00B173FF">
        <w:rPr>
          <w:lang w:val="en-GB"/>
        </w:rPr>
        <w:t xml:space="preserve"> </w:t>
      </w:r>
      <w:r w:rsidR="00B173FF">
        <w:rPr>
          <w:lang w:val="en-GB"/>
        </w:rPr>
        <w:fldChar w:fldCharType="begin"/>
      </w:r>
      <w:r w:rsidR="00B173FF">
        <w:rPr>
          <w:lang w:val="en-GB"/>
        </w:rPr>
        <w:instrText xml:space="preserve"> ADDIN ZOTERO_ITEM CSL_CITATION {"citationID":"56uEKAlI","properties":{"formattedCitation":"(Broomhead and Lowe, 1988)","plainCitation":"(Broomhead and Lowe, 1988)","noteIndex":0},"citationItems":[{"id":400,"uris":["http://zotero.org/users/4597499/items/VB3CC5P7"],"uri":["http://zotero.org/users/4597499/items/VB3CC5P7"],"itemData":{"id":400,"type":"article-journal","title":"Multivariable Functional Interpolation and Adaptive Networks","page":"35","source":"Zotero","URL":"https://web.archive.org/web/20140714173428/https://www.complex-systems.com/pdf/02-3-5.pdf","language":"en","author":[{"family":"Broomhead","given":"D S"},{"family":"Lowe","given":"David"}],"issued":{"date-parts":[["1988"]]},"accessed":{"date-parts":[["2018",6,11]]}}}],"schema":"https://github.com/citation-style-language/schema/raw/master/csl-citation.json"} </w:instrText>
      </w:r>
      <w:r w:rsidR="00B173FF">
        <w:rPr>
          <w:lang w:val="en-GB"/>
        </w:rPr>
        <w:fldChar w:fldCharType="separate"/>
      </w:r>
      <w:r w:rsidR="00B173FF">
        <w:rPr>
          <w:noProof/>
          <w:lang w:val="en-GB"/>
        </w:rPr>
        <w:t>(Broomhead and Lowe, 1988)</w:t>
      </w:r>
      <w:r w:rsidR="00B173FF">
        <w:rPr>
          <w:lang w:val="en-GB"/>
        </w:rPr>
        <w:fldChar w:fldCharType="end"/>
      </w:r>
      <w:r>
        <w:rPr>
          <w:lang w:val="en-GB"/>
        </w:rPr>
        <w:t xml:space="preserve"> are a form of neural network with three layers; input layer, hidden layer and output layer.</w:t>
      </w:r>
      <w:r w:rsidR="002865BB">
        <w:rPr>
          <w:lang w:val="en-GB"/>
        </w:rPr>
        <w:t xml:space="preserve"> RBFN’s are generally used to model </w:t>
      </w:r>
      <w:r w:rsidR="0047707B">
        <w:rPr>
          <w:lang w:val="en-GB"/>
        </w:rPr>
        <w:t>non-linear</w:t>
      </w:r>
      <w:r w:rsidR="002865BB">
        <w:rPr>
          <w:lang w:val="en-GB"/>
        </w:rPr>
        <w:t xml:space="preserve"> problems.</w:t>
      </w:r>
      <w:r w:rsidR="0047707B">
        <w:rPr>
          <w:lang w:val="en-GB"/>
        </w:rPr>
        <w:t xml:space="preserve"> RBFN is very similar to other distance-based models such as KNN where it attempts classify observations based on their similarity to other observations in the dataset</w:t>
      </w:r>
      <w:r w:rsidR="009638ED">
        <w:rPr>
          <w:lang w:val="en-GB"/>
        </w:rPr>
        <w:t xml:space="preserve"> </w:t>
      </w:r>
      <w:r w:rsidR="009638ED">
        <w:rPr>
          <w:lang w:val="en-GB"/>
        </w:rPr>
        <w:fldChar w:fldCharType="begin"/>
      </w:r>
      <w:r w:rsidR="009638ED">
        <w:rPr>
          <w:lang w:val="en-GB"/>
        </w:rPr>
        <w:instrText xml:space="preserve"> ADDIN ZOTERO_ITEM CSL_CITATION {"citationID":"Nc6xpzk2","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9638ED">
        <w:rPr>
          <w:lang w:val="en-GB"/>
        </w:rPr>
        <w:fldChar w:fldCharType="separate"/>
      </w:r>
      <w:r w:rsidR="009638ED">
        <w:rPr>
          <w:noProof/>
          <w:lang w:val="en-GB"/>
        </w:rPr>
        <w:t>(McCormick, 2013)</w:t>
      </w:r>
      <w:r w:rsidR="009638ED">
        <w:rPr>
          <w:lang w:val="en-GB"/>
        </w:rPr>
        <w:fldChar w:fldCharType="end"/>
      </w:r>
      <w:r w:rsidR="009638ED">
        <w:rPr>
          <w:lang w:val="en-GB"/>
        </w:rPr>
        <w:t>.</w:t>
      </w:r>
      <w:r w:rsidR="00E42513">
        <w:rPr>
          <w:lang w:val="en-GB"/>
        </w:rPr>
        <w:t xml:space="preserve"> Each neuron in the hidden layer keeps a single observation that it uses for comparison between incoming observations. Generally, the gaussian radial basis function (RBF) is used as the activation function in the hidden layer. This function provides an output between 0 and 1 </w:t>
      </w:r>
      <w:r w:rsidR="00E42513">
        <w:rPr>
          <w:lang w:val="en-GB"/>
        </w:rPr>
        <w:fldChar w:fldCharType="begin"/>
      </w:r>
      <w:r w:rsidR="00E42513">
        <w:rPr>
          <w:lang w:val="en-GB"/>
        </w:rPr>
        <w:instrText xml:space="preserve"> ADDIN ZOTERO_ITEM CSL_CITATION {"citationID":"YsNK8iD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42513">
        <w:rPr>
          <w:lang w:val="en-GB"/>
        </w:rPr>
        <w:fldChar w:fldCharType="separate"/>
      </w:r>
      <w:r w:rsidR="00E42513" w:rsidRPr="00E42513">
        <w:rPr>
          <w:lang w:val="en-US"/>
        </w:rPr>
        <w:t>(Géron, 2017)</w:t>
      </w:r>
      <w:r w:rsidR="00E42513">
        <w:rPr>
          <w:lang w:val="en-GB"/>
        </w:rPr>
        <w:fldChar w:fldCharType="end"/>
      </w:r>
      <w:r w:rsidR="00E42513">
        <w:rPr>
          <w:lang w:val="en-GB"/>
        </w:rPr>
        <w:t xml:space="preserve"> which can be used as a probability of class membership.</w:t>
      </w:r>
      <w:r w:rsidR="00AD1C08">
        <w:rPr>
          <w:lang w:val="en-GB"/>
        </w:rPr>
        <w:t xml:space="preserve"> </w:t>
      </w:r>
      <w:r w:rsidR="00AD1C08">
        <w:rPr>
          <w:lang w:val="en-GB"/>
        </w:rPr>
        <w:fldChar w:fldCharType="begin"/>
      </w:r>
      <w:r w:rsidR="00AF2CFE">
        <w:rPr>
          <w:lang w:val="en-GB"/>
        </w:rPr>
        <w:instrText xml:space="preserve"> ADDIN ZOTERO_ITEM CSL_CITATION {"citationID":"rpLyRmnh","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AD1C08">
        <w:rPr>
          <w:lang w:val="en-GB"/>
        </w:rPr>
        <w:fldChar w:fldCharType="separate"/>
      </w:r>
      <w:r w:rsidR="00AD1C08">
        <w:rPr>
          <w:noProof/>
          <w:lang w:val="en-GB"/>
        </w:rPr>
        <w:t>(McCormick, 2013)</w:t>
      </w:r>
      <w:r w:rsidR="00AD1C08">
        <w:rPr>
          <w:lang w:val="en-GB"/>
        </w:rPr>
        <w:fldChar w:fldCharType="end"/>
      </w:r>
      <w:r w:rsidR="00AD1C08">
        <w:rPr>
          <w:lang w:val="en-GB"/>
        </w:rPr>
        <w:t xml:space="preserve"> states that the stored observation is treated as the center which all distances are measured from.</w:t>
      </w:r>
    </w:p>
    <w:p w:rsidR="006B0230" w:rsidRPr="006B0230" w:rsidRDefault="006B0230" w:rsidP="006B0230">
      <w:pPr>
        <w:rPr>
          <w:lang w:val="en-GB"/>
        </w:rPr>
      </w:pPr>
    </w:p>
    <w:p w:rsidR="00731C7F" w:rsidRDefault="00731C7F" w:rsidP="00805A7A">
      <w:pPr>
        <w:pStyle w:val="Heading3"/>
        <w:numPr>
          <w:ilvl w:val="2"/>
          <w:numId w:val="1"/>
        </w:numPr>
        <w:spacing w:line="360" w:lineRule="auto"/>
        <w:jc w:val="both"/>
        <w:rPr>
          <w:rFonts w:ascii="Times New Roman" w:hAnsi="Times New Roman" w:cs="Times New Roman"/>
        </w:rPr>
      </w:pPr>
      <w:bookmarkStart w:id="15" w:name="_Toc517169341"/>
      <w:r w:rsidRPr="0024167A">
        <w:rPr>
          <w:rFonts w:ascii="Times New Roman" w:hAnsi="Times New Roman" w:cs="Times New Roman"/>
        </w:rPr>
        <w:t>Support Vector Machines</w:t>
      </w:r>
      <w:bookmarkEnd w:id="15"/>
    </w:p>
    <w:p w:rsidR="009E7AC6" w:rsidRDefault="00E1432A" w:rsidP="009E7AC6">
      <w:pPr>
        <w:spacing w:line="360" w:lineRule="auto"/>
        <w:jc w:val="both"/>
      </w:pPr>
      <w:r>
        <w:t xml:space="preserve">Support Vector Machines (SVM) </w:t>
      </w:r>
      <w:r w:rsidR="00A36A17">
        <w:fldChar w:fldCharType="begin"/>
      </w:r>
      <w:r w:rsidR="00A36A17">
        <w:instrText xml:space="preserve"> ADDIN ZOTERO_ITEM CSL_CITATION {"citationID":"5WzeVSYt","properties":{"formattedCitation":"(Cortes and Vapnik, 1995)","plainCitation":"(Cortes and Vapnik, 1995)","noteIndex":0},"citationItems":[{"id":419,"uris":["http://zotero.org/users/4597499/items/4562F97C"],"uri":["http://zotero.org/users/4597499/items/4562F97C"],"itemData":{"id":419,"type":"article-journal","title":"Support-vector networks","container-title":"Machine Learning","page":"273-297","volume":"20","issue":"3","source":"Crossref","abstract":"The support-vector network is a new leam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URL":"http://link.springer.com/10.1007/BF00994018","DOI":"10.1007/BF00994018","ISSN":"0885-6125, 1573-0565","language":"en","author":[{"family":"Cortes","given":"Corinna"},{"family":"Vapnik","given":"Vladimir"}],"issued":{"date-parts":[["1995",9]]},"accessed":{"date-parts":[["2018",6,11]]}}}],"schema":"https://github.com/citation-style-language/schema/raw/master/csl-citation.json"} </w:instrText>
      </w:r>
      <w:r w:rsidR="00A36A17">
        <w:fldChar w:fldCharType="separate"/>
      </w:r>
      <w:r w:rsidR="00A36A17">
        <w:rPr>
          <w:noProof/>
        </w:rPr>
        <w:t>(Cortes and Vapnik, 1995)</w:t>
      </w:r>
      <w:r w:rsidR="00A36A17">
        <w:fldChar w:fldCharType="end"/>
      </w:r>
      <w:r w:rsidR="00A36A17">
        <w:t xml:space="preserve"> </w:t>
      </w:r>
      <w:r>
        <w:t>can be used for both classification</w:t>
      </w:r>
      <w:r w:rsidR="00ED7922">
        <w:t xml:space="preserve"> (SVC)</w:t>
      </w:r>
      <w:r>
        <w:t xml:space="preserve"> and regression </w:t>
      </w:r>
      <w:r w:rsidR="00ED7922">
        <w:t xml:space="preserve">(SVR) </w:t>
      </w:r>
      <w:r>
        <w:t>tasks.</w:t>
      </w:r>
      <w:r w:rsidR="00922A6B">
        <w:t xml:space="preserve"> </w:t>
      </w:r>
      <w:r w:rsidR="00D3620F">
        <w:t xml:space="preserve">SVM’s work by finding the support vectors (observations) that are closest to </w:t>
      </w:r>
      <w:r w:rsidR="00360104">
        <w:t xml:space="preserve">a </w:t>
      </w:r>
      <w:r w:rsidR="00D3620F">
        <w:t xml:space="preserve"> decision boundary</w:t>
      </w:r>
      <w:r w:rsidR="00360104">
        <w:t xml:space="preserve"> that separates the observations </w:t>
      </w:r>
      <w:r w:rsidR="002F0618">
        <w:t xml:space="preserve">appropriately </w:t>
      </w:r>
      <w:r w:rsidR="002F0618">
        <w:fldChar w:fldCharType="begin"/>
      </w:r>
      <w:r w:rsidR="002F0618">
        <w:instrText xml:space="preserve"> ADDIN ZOTERO_ITEM CSL_CITATION {"citationID":"bMm1rrYg","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2F0618">
        <w:fldChar w:fldCharType="separate"/>
      </w:r>
      <w:r w:rsidR="002F0618" w:rsidRPr="002F0618">
        <w:rPr>
          <w:lang w:val="en-US"/>
        </w:rPr>
        <w:t>(Géron, 2017)</w:t>
      </w:r>
      <w:r w:rsidR="002F0618">
        <w:fldChar w:fldCharType="end"/>
      </w:r>
      <w:r w:rsidR="00D3620F">
        <w:t>.</w:t>
      </w:r>
      <w:r w:rsidR="006F5956">
        <w:t xml:space="preserve"> Aurélion </w:t>
      </w:r>
      <w:r w:rsidR="006F5956" w:rsidRPr="002F0618">
        <w:rPr>
          <w:lang w:val="en-US"/>
        </w:rPr>
        <w:t>Géron</w:t>
      </w:r>
      <w:r w:rsidR="006F5956">
        <w:rPr>
          <w:lang w:val="en-US"/>
        </w:rPr>
        <w:t xml:space="preserve"> provides an interesting analogy where he compares</w:t>
      </w:r>
      <w:r w:rsidR="009471AB">
        <w:rPr>
          <w:lang w:val="en-US"/>
        </w:rPr>
        <w:t xml:space="preserve"> </w:t>
      </w:r>
      <w:r w:rsidR="006F5956">
        <w:rPr>
          <w:lang w:val="en-US"/>
        </w:rPr>
        <w:t xml:space="preserve">SVM for classification to a street where </w:t>
      </w:r>
      <w:r w:rsidR="009471AB">
        <w:rPr>
          <w:lang w:val="en-US"/>
        </w:rPr>
        <w:t>the central</w:t>
      </w:r>
      <w:r w:rsidR="006F5956">
        <w:rPr>
          <w:lang w:val="en-US"/>
        </w:rPr>
        <w:t xml:space="preserve"> road markings represent the decision function and the markings on </w:t>
      </w:r>
      <w:r w:rsidR="009471AB">
        <w:rPr>
          <w:lang w:val="en-US"/>
        </w:rPr>
        <w:t>each</w:t>
      </w:r>
      <w:r w:rsidR="006F5956">
        <w:rPr>
          <w:lang w:val="en-US"/>
        </w:rPr>
        <w:t xml:space="preserve"> side of the road mark the distance the support vector</w:t>
      </w:r>
      <w:r w:rsidR="009471AB">
        <w:rPr>
          <w:lang w:val="en-US"/>
        </w:rPr>
        <w:t xml:space="preserve"> (point that’s closest to the decision function)</w:t>
      </w:r>
      <w:r w:rsidR="006F5956">
        <w:rPr>
          <w:lang w:val="en-US"/>
        </w:rPr>
        <w:t xml:space="preserve"> is from the decision function.</w:t>
      </w:r>
    </w:p>
    <w:p w:rsidR="009E7AC6" w:rsidRPr="009E7AC6" w:rsidRDefault="009E7AC6" w:rsidP="009E7AC6"/>
    <w:p w:rsidR="00731C7F" w:rsidRDefault="00731C7F" w:rsidP="00805A7A">
      <w:pPr>
        <w:pStyle w:val="Heading3"/>
        <w:numPr>
          <w:ilvl w:val="2"/>
          <w:numId w:val="1"/>
        </w:numPr>
        <w:spacing w:line="360" w:lineRule="auto"/>
        <w:jc w:val="both"/>
        <w:rPr>
          <w:rFonts w:ascii="Times New Roman" w:hAnsi="Times New Roman" w:cs="Times New Roman"/>
        </w:rPr>
      </w:pPr>
      <w:bookmarkStart w:id="16" w:name="_Toc517169342"/>
      <w:r w:rsidRPr="0024167A">
        <w:rPr>
          <w:rFonts w:ascii="Times New Roman" w:hAnsi="Times New Roman" w:cs="Times New Roman"/>
        </w:rPr>
        <w:t>Principal Component Analysis</w:t>
      </w:r>
      <w:bookmarkEnd w:id="16"/>
    </w:p>
    <w:p w:rsidR="00381E52" w:rsidRDefault="00381E52" w:rsidP="00381E52">
      <w:pPr>
        <w:spacing w:line="360" w:lineRule="auto"/>
        <w:jc w:val="both"/>
      </w:pPr>
      <w:r>
        <w:t>Principal Component Analysis (PCA) is primarily used as a dimensionality reduction technique. PCA is often used in high dimensional datasets to find a certain number of principal components that</w:t>
      </w:r>
      <w:r w:rsidR="005B16FF">
        <w:t xml:space="preserve"> best</w:t>
      </w:r>
      <w:r>
        <w:t xml:space="preserve"> describe the maximum variance within the data</w:t>
      </w:r>
      <w:r w:rsidR="001C5D35">
        <w:t xml:space="preserve"> </w:t>
      </w:r>
      <w:r w:rsidR="001C5D35">
        <w:fldChar w:fldCharType="begin"/>
      </w:r>
      <w:r w:rsidR="001C5D35">
        <w:instrText xml:space="preserve"> ADDIN ZOTERO_ITEM CSL_CITATION {"citationID":"o2wL5J86","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1C5D35">
        <w:fldChar w:fldCharType="separate"/>
      </w:r>
      <w:r w:rsidR="001C5D35" w:rsidRPr="001C5D35">
        <w:rPr>
          <w:lang w:val="en-US"/>
        </w:rPr>
        <w:t>(Géron, 2017)</w:t>
      </w:r>
      <w:r w:rsidR="001C5D35">
        <w:fldChar w:fldCharType="end"/>
      </w:r>
      <w:r w:rsidR="001C5D35">
        <w:t>.</w:t>
      </w:r>
      <w:r w:rsidR="000E655C">
        <w:t xml:space="preserve"> To find the principal components the data is projected onto a hyperplane that best splits the data which also preserves the maximum variance of the data, or as close as possible to it.</w:t>
      </w:r>
      <w:r w:rsidR="00420E49">
        <w:t xml:space="preserve"> PCA will find as many principal components as th</w:t>
      </w:r>
      <w:r w:rsidR="00D40F60">
        <w:t>ere are features in the dataset each of which is orthogonal to the previous principal components.</w:t>
      </w:r>
    </w:p>
    <w:p w:rsidR="00B7749C" w:rsidRDefault="00B7749C" w:rsidP="00381E52">
      <w:pPr>
        <w:spacing w:line="360" w:lineRule="auto"/>
        <w:jc w:val="both"/>
      </w:pPr>
    </w:p>
    <w:p w:rsidR="00B7749C" w:rsidRDefault="00B7749C" w:rsidP="00381E52">
      <w:pPr>
        <w:spacing w:line="360" w:lineRule="auto"/>
        <w:jc w:val="both"/>
      </w:pPr>
      <w:r>
        <w:t>The main disadvantage of transforming a dataset to its principal components is the dataset is no longer interpretable. As a principal component is based on a complex combination of  features, the user no longer knows what each column of the transformed data represents making it difficult to determine which features in the original dataset are most influential.</w:t>
      </w:r>
    </w:p>
    <w:p w:rsidR="00EA693C" w:rsidRPr="00106E2E" w:rsidRDefault="00EA693C" w:rsidP="00106E2E">
      <w:pPr>
        <w:spacing w:line="360" w:lineRule="auto"/>
        <w:jc w:val="both"/>
      </w:pPr>
    </w:p>
    <w:p w:rsidR="00B711A0" w:rsidRPr="00B711A0" w:rsidRDefault="00557E82" w:rsidP="00805A7A">
      <w:pPr>
        <w:pStyle w:val="Heading2"/>
        <w:numPr>
          <w:ilvl w:val="1"/>
          <w:numId w:val="1"/>
        </w:numPr>
        <w:spacing w:line="360" w:lineRule="auto"/>
        <w:jc w:val="both"/>
        <w:rPr>
          <w:rFonts w:ascii="Times New Roman" w:hAnsi="Times New Roman" w:cs="Times New Roman"/>
          <w:sz w:val="28"/>
          <w:szCs w:val="28"/>
        </w:rPr>
      </w:pPr>
      <w:bookmarkStart w:id="17" w:name="_Toc517169343"/>
      <w:r w:rsidRPr="00557E82">
        <w:rPr>
          <w:rFonts w:ascii="Times New Roman" w:hAnsi="Times New Roman" w:cs="Times New Roman"/>
          <w:sz w:val="28"/>
          <w:szCs w:val="28"/>
        </w:rPr>
        <w:t>Existing Data Mining Studies</w:t>
      </w:r>
      <w:bookmarkEnd w:id="17"/>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r w:rsidR="00955C9E">
        <w:t xml:space="preserve"> For example, the authors system will determine that rainfall will occur if the temperature is 10 degrees Celsius and the wind speed is 30 km/h.</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w:t>
      </w:r>
      <w:r w:rsidR="007D4025">
        <w:t xml:space="preserve">DBSCAN and </w:t>
      </w:r>
      <w:r w:rsidR="009E4C71">
        <w:t>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xml:space="preserve">. Following this </w:t>
      </w:r>
      <w:r w:rsidR="00F32ACE">
        <w:lastRenderedPageBreak/>
        <w:t>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w:t>
      </w:r>
      <w:r w:rsidR="004A00F7">
        <w:t xml:space="preserve">cenario, the data consisted of </w:t>
      </w:r>
      <w:r w:rsidR="00870B1E">
        <w:t>seventeen features based on ten 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 xml:space="preserve">f the model </w:t>
      </w:r>
      <w:proofErr w:type="spellStart"/>
      <w:r w:rsidR="006C7622">
        <w:t>can not</w:t>
      </w:r>
      <w:proofErr w:type="spellEnd"/>
      <w:r w:rsidR="006C7622">
        <w:t xml:space="preserve">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xml:space="preserve">, the authors create three new variables in the dataset that represent the previous three days </w:t>
      </w:r>
      <w:r w:rsidR="00DC0670">
        <w:lastRenderedPageBreak/>
        <w:t>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w:t>
      </w:r>
      <w:r w:rsidR="005422EF">
        <w:t>ANN</w:t>
      </w:r>
      <w:r w:rsidR="009B1EBF">
        <w:t xml:space="preserve"> and least median squares linear regression to predict daily average temperature. This results in 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 xml:space="preserve">The authors ensemble consists of a multi-layered perceptron (MLP), Elman recurrent neural network </w:t>
      </w:r>
      <w:r w:rsidR="003308E5">
        <w:lastRenderedPageBreak/>
        <w:t>(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w:t>
      </w:r>
      <w:r w:rsidR="0038263D">
        <w:t>an SVM</w:t>
      </w:r>
      <w:r>
        <w:t xml:space="preserve">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t>
      </w:r>
      <w:r w:rsidR="00B5776F">
        <w:t xml:space="preserve">which is similar to an RBFN, </w:t>
      </w:r>
      <w:r w:rsidR="005764AD">
        <w:t>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w:t>
      </w:r>
      <w:r w:rsidR="00A05B97">
        <w:lastRenderedPageBreak/>
        <w:t xml:space="preserve">determine the </w:t>
      </w:r>
      <w:r w:rsidR="001A4C6B">
        <w:t>weather. The system is tested 33</w:t>
      </w:r>
      <w:r w:rsidR="00A05B97">
        <w:t xml:space="preserve"> times in comparison to weather recordings from external sources. On all occasions the system is</w:t>
      </w:r>
      <w:r w:rsidR="001A4C6B">
        <w:t xml:space="preserve"> </w:t>
      </w:r>
      <w:r w:rsidR="00E2613A">
        <w:t>claimed</w:t>
      </w:r>
      <w:r w:rsidR="001A4C6B">
        <w:t xml:space="preserve">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w:t>
      </w:r>
      <w:proofErr w:type="gramStart"/>
      <w:r w:rsidR="004C7E02">
        <w:t>Short Term</w:t>
      </w:r>
      <w:proofErr w:type="gramEnd"/>
      <w:r w:rsidR="004C7E02">
        <w:t xml:space="preserve">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t>
      </w:r>
      <w:r w:rsidR="00310FC1">
        <w:lastRenderedPageBreak/>
        <w:t xml:space="preserve">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had accuracies ranging from 90.10% to 99.60%. In 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A70EB8" w:rsidRPr="008C4640" w:rsidRDefault="00A70EB8" w:rsidP="00737639">
      <w:pPr>
        <w:spacing w:line="360" w:lineRule="auto"/>
        <w:jc w:val="both"/>
      </w:pPr>
    </w:p>
    <w:p w:rsidR="00F84853" w:rsidRPr="00F84853" w:rsidRDefault="00F84853" w:rsidP="00F84853">
      <w:pPr>
        <w:pStyle w:val="Heading2"/>
        <w:numPr>
          <w:ilvl w:val="1"/>
          <w:numId w:val="1"/>
        </w:numPr>
        <w:spacing w:line="360" w:lineRule="auto"/>
        <w:jc w:val="both"/>
        <w:rPr>
          <w:rFonts w:ascii="Times New Roman" w:hAnsi="Times New Roman" w:cs="Times New Roman"/>
          <w:sz w:val="28"/>
          <w:szCs w:val="28"/>
        </w:rPr>
      </w:pPr>
      <w:bookmarkStart w:id="18" w:name="_Toc517169344"/>
      <w:r w:rsidRPr="00F84853">
        <w:rPr>
          <w:rFonts w:ascii="Times New Roman" w:hAnsi="Times New Roman" w:cs="Times New Roman"/>
          <w:sz w:val="28"/>
          <w:szCs w:val="28"/>
        </w:rPr>
        <w:t>Current Numerical Weather Prediction Systems</w:t>
      </w:r>
      <w:bookmarkEnd w:id="18"/>
    </w:p>
    <w:p w:rsidR="00F043E9" w:rsidRDefault="00CF6076" w:rsidP="0077029E">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w:t>
      </w:r>
      <w:r w:rsidR="00DF5403">
        <w:rPr>
          <w:lang w:val="en-GB"/>
        </w:rPr>
        <w:lastRenderedPageBreak/>
        <w:t>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Fortunately</w:t>
      </w:r>
      <w:r w:rsidR="00723FAA">
        <w:rPr>
          <w:lang w:val="en-GB"/>
        </w:rPr>
        <w:t>,</w:t>
      </w:r>
      <w:r>
        <w:rPr>
          <w:lang w:val="en-GB"/>
        </w:rPr>
        <w:t xml:space="preserve">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w:t>
      </w:r>
      <w:r w:rsidR="001E0FF9">
        <w:rPr>
          <w:lang w:val="en-GB"/>
        </w:rPr>
        <w:lastRenderedPageBreak/>
        <w:t xml:space="preserve">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w:t>
      </w:r>
      <w:proofErr w:type="gramStart"/>
      <w:r w:rsidR="001E0FF9">
        <w:rPr>
          <w:lang w:val="en-GB"/>
        </w:rPr>
        <w:t>Met</w:t>
      </w:r>
      <w:proofErr w:type="gramEnd"/>
      <w:r w:rsidR="001E0FF9">
        <w:rPr>
          <w:lang w:val="en-GB"/>
        </w:rPr>
        <w:t xml:space="preserve">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lastRenderedPageBreak/>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w:t>
      </w:r>
      <w:proofErr w:type="gramStart"/>
      <w:r w:rsidR="00534E37">
        <w:rPr>
          <w:lang w:val="en-GB"/>
        </w:rPr>
        <w:t>low</w:t>
      </w:r>
      <w:r w:rsidR="004D0B22">
        <w:rPr>
          <w:lang w:val="en-GB"/>
        </w:rPr>
        <w:t xml:space="preserve"> resolution</w:t>
      </w:r>
      <w:proofErr w:type="gramEnd"/>
      <w:r w:rsidR="004D0B22">
        <w:rPr>
          <w:lang w:val="en-GB"/>
        </w:rPr>
        <w:t xml:space="preserve">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89768F" w:rsidP="00F84853">
      <w:pPr>
        <w:pStyle w:val="Heading3"/>
        <w:numPr>
          <w:ilvl w:val="2"/>
          <w:numId w:val="1"/>
        </w:numPr>
        <w:rPr>
          <w:rFonts w:ascii="Times New Roman" w:hAnsi="Times New Roman" w:cs="Times New Roman"/>
          <w:sz w:val="28"/>
          <w:szCs w:val="28"/>
        </w:rPr>
      </w:pPr>
      <w:bookmarkStart w:id="19" w:name="_Toc517169345"/>
      <w:r w:rsidRPr="0002011C">
        <w:rPr>
          <w:rFonts w:ascii="Times New Roman" w:hAnsi="Times New Roman" w:cs="Times New Roman"/>
          <w:sz w:val="28"/>
          <w:szCs w:val="28"/>
        </w:rPr>
        <w:t>Numerical Weather Prediction Computing Power</w:t>
      </w:r>
      <w:bookmarkEnd w:id="19"/>
    </w:p>
    <w:p w:rsidR="00F84853" w:rsidRPr="00F84853" w:rsidRDefault="00F84853" w:rsidP="00F84853"/>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w:t>
      </w:r>
      <w:proofErr w:type="gramStart"/>
      <w:r w:rsidR="00751F56">
        <w:rPr>
          <w:lang w:val="en-GB"/>
        </w:rPr>
        <w:t>has</w:t>
      </w:r>
      <w:proofErr w:type="gramEnd"/>
      <w:r w:rsidR="00751F56">
        <w:rPr>
          <w:lang w:val="en-GB"/>
        </w:rPr>
        <w:t xml:space="preserve">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w:t>
      </w:r>
      <w:proofErr w:type="gramStart"/>
      <w:r w:rsidR="00B065E2">
        <w:rPr>
          <w:lang w:val="en-GB"/>
        </w:rPr>
        <w:t>high powered</w:t>
      </w:r>
      <w:proofErr w:type="gramEnd"/>
      <w:r w:rsidR="00B065E2">
        <w:rPr>
          <w:lang w:val="en-GB"/>
        </w:rPr>
        <w:t xml:space="preserve">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005D29">
        <w:rPr>
          <w:lang w:val="en-GB"/>
        </w:rPr>
        <w:instrText xml:space="preserve"> ADDIN ZOTERO_ITEM CSL_CITATION {"citationID":"9ZQGP5al","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w:t>
      </w:r>
      <w:proofErr w:type="gramStart"/>
      <w:r>
        <w:rPr>
          <w:lang w:val="en-GB"/>
        </w:rPr>
        <w:t>24 hour</w:t>
      </w:r>
      <w:proofErr w:type="gramEnd"/>
      <w:r>
        <w:rPr>
          <w:lang w:val="en-GB"/>
        </w:rPr>
        <w:t xml:space="preserve"> forecast using the ARPEGE model that is used by the French. The computer used in this system is powerful enough to create a </w:t>
      </w:r>
      <w:proofErr w:type="gramStart"/>
      <w:r>
        <w:rPr>
          <w:lang w:val="en-GB"/>
        </w:rPr>
        <w:t>24 hour</w:t>
      </w:r>
      <w:proofErr w:type="gramEnd"/>
      <w:r>
        <w:rPr>
          <w:lang w:val="en-GB"/>
        </w:rPr>
        <w:t xml:space="preserve"> forecast in under 15 minutes.</w:t>
      </w:r>
    </w:p>
    <w:p w:rsidR="00717D4D" w:rsidRPr="00CF78BE" w:rsidRDefault="00717D4D" w:rsidP="00F043E9">
      <w:pPr>
        <w:spacing w:line="360" w:lineRule="auto"/>
        <w:jc w:val="both"/>
        <w:rPr>
          <w:lang w:val="en-GB"/>
        </w:rPr>
      </w:pPr>
    </w:p>
    <w:p w:rsidR="004E7D9C" w:rsidRDefault="004E7D9C">
      <w:r>
        <w:br w:type="page"/>
      </w:r>
    </w:p>
    <w:p w:rsidR="00E95201" w:rsidRDefault="00E95201" w:rsidP="00E95201">
      <w:pPr>
        <w:pStyle w:val="Heading1"/>
        <w:numPr>
          <w:ilvl w:val="0"/>
          <w:numId w:val="1"/>
        </w:numPr>
        <w:spacing w:line="360" w:lineRule="auto"/>
        <w:jc w:val="both"/>
        <w:rPr>
          <w:rFonts w:ascii="Times New Roman" w:hAnsi="Times New Roman" w:cs="Times New Roman"/>
          <w:sz w:val="28"/>
          <w:szCs w:val="28"/>
        </w:rPr>
      </w:pPr>
      <w:bookmarkStart w:id="20" w:name="_Toc517169346"/>
      <w:r w:rsidRPr="00E95201">
        <w:rPr>
          <w:rFonts w:ascii="Times New Roman" w:hAnsi="Times New Roman" w:cs="Times New Roman"/>
          <w:sz w:val="28"/>
          <w:szCs w:val="28"/>
        </w:rPr>
        <w:lastRenderedPageBreak/>
        <w:t>Methodology</w:t>
      </w:r>
      <w:bookmarkEnd w:id="20"/>
    </w:p>
    <w:p w:rsidR="00856058" w:rsidRDefault="00856058" w:rsidP="00856058">
      <w:pPr>
        <w:spacing w:line="360" w:lineRule="auto"/>
        <w:jc w:val="both"/>
        <w:rPr>
          <w:lang w:val="en-GB"/>
        </w:rPr>
      </w:pPr>
      <w:r>
        <w:rPr>
          <w:lang w:val="en-GB"/>
        </w:rPr>
        <w:t xml:space="preserve">The purpose of this section of the document is to outline the </w:t>
      </w:r>
      <w:r w:rsidR="00CB4BC3">
        <w:rPr>
          <w:lang w:val="en-GB"/>
        </w:rPr>
        <w:t xml:space="preserve">technologies and </w:t>
      </w:r>
      <w:r>
        <w:rPr>
          <w:lang w:val="en-GB"/>
        </w:rPr>
        <w:t>techniques that will be applied to the data in an attempt to generate weather predictions as outlined below</w:t>
      </w:r>
      <w:r w:rsidR="008E0096">
        <w:rPr>
          <w:lang w:val="en-GB"/>
        </w:rPr>
        <w:t xml:space="preserve"> in </w:t>
      </w:r>
      <w:hyperlink w:anchor="Cluster Analysis" w:history="1">
        <w:r w:rsidR="008E0096" w:rsidRPr="00D800DF">
          <w:rPr>
            <w:rStyle w:val="Hyperlink"/>
            <w:lang w:val="en-GB"/>
          </w:rPr>
          <w:t>section 3.2</w:t>
        </w:r>
      </w:hyperlink>
      <w:r w:rsidR="008E0096">
        <w:rPr>
          <w:lang w:val="en-GB"/>
        </w:rPr>
        <w:t xml:space="preserve"> onwards</w:t>
      </w:r>
      <w:r>
        <w:rPr>
          <w:lang w:val="en-GB"/>
        </w:rPr>
        <w:t>.</w:t>
      </w:r>
    </w:p>
    <w:p w:rsidR="00EC4284" w:rsidRDefault="00EC4284" w:rsidP="00856058">
      <w:pPr>
        <w:spacing w:line="360" w:lineRule="auto"/>
        <w:jc w:val="both"/>
        <w:rPr>
          <w:lang w:val="en-GB"/>
        </w:rPr>
      </w:pPr>
    </w:p>
    <w:p w:rsidR="00856058" w:rsidRDefault="00856058" w:rsidP="00E65302">
      <w:pPr>
        <w:pStyle w:val="Heading2"/>
        <w:numPr>
          <w:ilvl w:val="1"/>
          <w:numId w:val="1"/>
        </w:numPr>
        <w:spacing w:line="360" w:lineRule="auto"/>
        <w:jc w:val="both"/>
        <w:rPr>
          <w:rFonts w:ascii="Times New Roman" w:hAnsi="Times New Roman" w:cs="Times New Roman"/>
          <w:sz w:val="28"/>
          <w:szCs w:val="28"/>
        </w:rPr>
      </w:pPr>
      <w:bookmarkStart w:id="21" w:name="_Toc517169347"/>
      <w:r w:rsidRPr="00856058">
        <w:rPr>
          <w:rFonts w:ascii="Times New Roman" w:hAnsi="Times New Roman" w:cs="Times New Roman"/>
          <w:sz w:val="28"/>
          <w:szCs w:val="28"/>
        </w:rPr>
        <w:t xml:space="preserve">Dataset </w:t>
      </w:r>
      <w:r w:rsidR="00EC4284">
        <w:rPr>
          <w:rFonts w:ascii="Times New Roman" w:hAnsi="Times New Roman" w:cs="Times New Roman"/>
          <w:sz w:val="28"/>
          <w:szCs w:val="28"/>
        </w:rPr>
        <w:t>Description</w:t>
      </w:r>
      <w:bookmarkEnd w:id="21"/>
    </w:p>
    <w:p w:rsidR="00E65302" w:rsidRDefault="00E65302" w:rsidP="00E65302">
      <w:pPr>
        <w:spacing w:line="360" w:lineRule="auto"/>
        <w:jc w:val="both"/>
        <w:rPr>
          <w:lang w:val="en-GB"/>
        </w:rPr>
      </w:pPr>
      <w:r>
        <w:rPr>
          <w:lang w:val="en-GB"/>
        </w:rPr>
        <w:t xml:space="preserve">As previously mentioned in section 2, the data used in this study </w:t>
      </w:r>
      <w:r w:rsidR="0020533E">
        <w:rPr>
          <w:lang w:val="en-GB"/>
        </w:rPr>
        <w:t>will</w:t>
      </w:r>
      <w:r w:rsidR="00342659">
        <w:rPr>
          <w:lang w:val="en-GB"/>
        </w:rPr>
        <w:t xml:space="preserve"> be</w:t>
      </w:r>
      <w:r>
        <w:rPr>
          <w:lang w:val="en-GB"/>
        </w:rPr>
        <w:t xml:space="preserve"> programmatically retrieved from the Met Éireann website.</w:t>
      </w:r>
      <w:r w:rsidR="008764CB">
        <w:rPr>
          <w:lang w:val="en-GB"/>
        </w:rPr>
        <w:t xml:space="preserve"> The dataset will consist of the following variables:</w:t>
      </w:r>
    </w:p>
    <w:p w:rsidR="008764CB" w:rsidRPr="007B584B" w:rsidRDefault="006E1190" w:rsidP="006E1190">
      <w:pPr>
        <w:pStyle w:val="ListParagraph"/>
        <w:numPr>
          <w:ilvl w:val="0"/>
          <w:numId w:val="4"/>
        </w:numPr>
        <w:spacing w:line="360" w:lineRule="auto"/>
        <w:jc w:val="both"/>
        <w:rPr>
          <w:lang w:val="en-GB"/>
        </w:rPr>
      </w:pPr>
      <w:r>
        <w:rPr>
          <w:b/>
          <w:lang w:val="en-GB"/>
        </w:rPr>
        <w:t xml:space="preserve">wetb: </w:t>
      </w:r>
      <w:r w:rsidRPr="006E1190">
        <w:rPr>
          <w:lang w:val="en-GB"/>
        </w:rPr>
        <w:t>Wet bulb Air Temperature</w:t>
      </w:r>
      <w:r>
        <w:rPr>
          <w:lang w:val="en-GB"/>
        </w:rPr>
        <w:t xml:space="preserve"> </w:t>
      </w:r>
      <w:r w:rsidRPr="006E1190">
        <w:rPr>
          <w:lang w:val="en-GB"/>
        </w:rPr>
        <w:t>(</w:t>
      </w:r>
      <w:r w:rsidRPr="00F10DAF">
        <w:rPr>
          <w:b/>
          <w:lang w:val="en-GB"/>
        </w:rPr>
        <w:t>°C</w:t>
      </w:r>
      <w:r w:rsidRPr="006E1190">
        <w:rPr>
          <w:lang w:val="en-GB"/>
        </w:rPr>
        <w:t>) is used to measure the extent of cooling as moisture dries on a surface</w:t>
      </w:r>
      <w:r w:rsidR="00FA3B33">
        <w:rPr>
          <w:lang w:val="en-GB"/>
        </w:rPr>
        <w:t xml:space="preserve"> </w:t>
      </w:r>
      <w:r w:rsidR="00FA3B33" w:rsidRPr="007B584B">
        <w:rPr>
          <w:lang w:val="en-GB"/>
        </w:rPr>
        <w:fldChar w:fldCharType="begin"/>
      </w:r>
      <w:r w:rsidR="00FA3B33" w:rsidRPr="007B584B">
        <w:rPr>
          <w:lang w:val="en-GB"/>
        </w:rPr>
        <w:instrText xml:space="preserve"> ADDIN ZOTERO_ITEM CSL_CITATION {"citationID":"14YzzAok","properties":{"formattedCitation":"({\\i{}Temperatures - Dry Bulb/Web Bulb/Dew Point}, no date)","plainCitation":"(Temperatures - Dry Bulb/Web Bulb/Dew Point, no date)","noteIndex":0},"citationItems":[{"id":423,"uris":["http://zotero.org/users/4597499/items/A6PC2WBE"],"uri":["http://zotero.org/users/4597499/items/A6PC2WBE"],"itemData":{"id":423,"type":"webpage","title":"Temperatures - Dry Bulb/Web Bulb/Dew Point","URL":"https://www.weather.gov/source/zhu/ZHU_Training_Page/definitions/dry_wet_bulb_definition/dry_wet_bulb.html","accessed":{"date-parts":[["2018",6,15]]}}}],"schema":"https://github.com/citation-style-language/schema/raw/master/csl-citation.json"} </w:instrText>
      </w:r>
      <w:r w:rsidR="00FA3B33" w:rsidRPr="007B584B">
        <w:rPr>
          <w:lang w:val="en-GB"/>
        </w:rPr>
        <w:fldChar w:fldCharType="separate"/>
      </w:r>
      <w:r w:rsidR="00FA3B33" w:rsidRPr="007B584B">
        <w:rPr>
          <w:lang w:val="en-US"/>
        </w:rPr>
        <w:t>(</w:t>
      </w:r>
      <w:r w:rsidR="00FA3B33" w:rsidRPr="007B584B">
        <w:rPr>
          <w:iCs/>
          <w:lang w:val="en-US"/>
        </w:rPr>
        <w:t>Temperatures - Dry Bulb/Web Bulb/Dew Point</w:t>
      </w:r>
      <w:r w:rsidR="00FA3B33" w:rsidRPr="007B584B">
        <w:rPr>
          <w:lang w:val="en-US"/>
        </w:rPr>
        <w:t>, n.d.)</w:t>
      </w:r>
      <w:r w:rsidR="00FA3B33" w:rsidRPr="007B584B">
        <w:rPr>
          <w:lang w:val="en-GB"/>
        </w:rPr>
        <w:fldChar w:fldCharType="end"/>
      </w:r>
      <w:r w:rsidRPr="007B584B">
        <w:rPr>
          <w:lang w:val="en-GB"/>
        </w:rPr>
        <w:t xml:space="preserve">. </w:t>
      </w:r>
    </w:p>
    <w:p w:rsidR="00487969" w:rsidRPr="007B584B" w:rsidRDefault="006E1190" w:rsidP="00EC4284">
      <w:pPr>
        <w:pStyle w:val="ListParagraph"/>
        <w:numPr>
          <w:ilvl w:val="0"/>
          <w:numId w:val="4"/>
        </w:numPr>
        <w:spacing w:line="360" w:lineRule="auto"/>
        <w:jc w:val="both"/>
        <w:rPr>
          <w:lang w:val="en-GB"/>
        </w:rPr>
      </w:pPr>
      <w:r w:rsidRPr="007B584B">
        <w:rPr>
          <w:b/>
          <w:lang w:val="en-GB"/>
        </w:rPr>
        <w:t>dewpt:</w:t>
      </w:r>
      <w:r w:rsidRPr="007B584B">
        <w:rPr>
          <w:lang w:val="en-GB"/>
        </w:rPr>
        <w:t xml:space="preserve"> Dew point Air Temperature(</w:t>
      </w:r>
      <w:r w:rsidRPr="00F10DAF">
        <w:rPr>
          <w:b/>
          <w:lang w:val="en-GB"/>
        </w:rPr>
        <w:t>°C</w:t>
      </w:r>
      <w:r w:rsidRPr="007B584B">
        <w:rPr>
          <w:lang w:val="en-GB"/>
        </w:rPr>
        <w:t>) is used to determine the temperature at which the air can no longer retain moisture. This figure should always be less than or equal to the value of the actual temperature. If air temperature cools to dew point, or the dew point rises to the current temperature then fog or clouds appear</w:t>
      </w:r>
      <w:r w:rsidR="00487969" w:rsidRPr="007B584B">
        <w:rPr>
          <w:lang w:val="en-GB"/>
        </w:rPr>
        <w:t xml:space="preserve"> </w:t>
      </w:r>
      <w:r w:rsidR="00487969" w:rsidRPr="007B584B">
        <w:rPr>
          <w:lang w:val="en-GB"/>
        </w:rPr>
        <w:fldChar w:fldCharType="begin"/>
      </w:r>
      <w:r w:rsidR="00487969" w:rsidRPr="007B584B">
        <w:rPr>
          <w:lang w:val="en-GB"/>
        </w:rPr>
        <w:instrText xml:space="preserve"> ADDIN ZOTERO_ITEM CSL_CITATION {"citationID":"8eLtFtP3","properties":{"formattedCitation":"({\\i{}Weather Questions &amp; Answers}, 2012)","plainCitation":"(Weather Questions &amp; Answers, 2012)","noteIndex":0},"citationItems":[{"id":420,"uris":["http://zotero.org/users/4597499/items/U75MJCB3"],"uri":["http://zotero.org/users/4597499/items/U75MJCB3"],"itemData":{"id":420,"type":"webpage","title":"Weather Questions &amp; Answers","container-title":"Weather Questions","abstract":"Brief, simplified description of dewpoint temperature.","URL":"http://www.weatherquestions.com","issued":{"date-parts":[["2012",8,16]]},"accessed":{"date-parts":[["2018",6,15]]}}}],"schema":"https://github.com/citation-style-language/schema/raw/master/csl-citation.json"} </w:instrText>
      </w:r>
      <w:r w:rsidR="00487969" w:rsidRPr="007B584B">
        <w:rPr>
          <w:lang w:val="en-GB"/>
        </w:rPr>
        <w:fldChar w:fldCharType="separate"/>
      </w:r>
      <w:r w:rsidR="00487969" w:rsidRPr="007B584B">
        <w:rPr>
          <w:lang w:val="en-US"/>
        </w:rPr>
        <w:t>(</w:t>
      </w:r>
      <w:r w:rsidR="00487969" w:rsidRPr="007B584B">
        <w:rPr>
          <w:iCs/>
          <w:lang w:val="en-US"/>
        </w:rPr>
        <w:t>Weather Questions &amp; Answers</w:t>
      </w:r>
      <w:r w:rsidR="00487969" w:rsidRPr="007B584B">
        <w:rPr>
          <w:lang w:val="en-US"/>
        </w:rPr>
        <w:t>, 2012)</w:t>
      </w:r>
      <w:r w:rsidR="00487969" w:rsidRPr="007B584B">
        <w:rPr>
          <w:lang w:val="en-GB"/>
        </w:rPr>
        <w:fldChar w:fldCharType="end"/>
      </w:r>
      <w:r w:rsidR="00487969" w:rsidRPr="007B584B">
        <w:rPr>
          <w:lang w:val="en-GB"/>
        </w:rPr>
        <w:t>.</w:t>
      </w:r>
    </w:p>
    <w:p w:rsidR="006E1190" w:rsidRPr="00487969" w:rsidRDefault="006E1190" w:rsidP="00EC4284">
      <w:pPr>
        <w:pStyle w:val="ListParagraph"/>
        <w:numPr>
          <w:ilvl w:val="0"/>
          <w:numId w:val="4"/>
        </w:numPr>
        <w:spacing w:line="360" w:lineRule="auto"/>
        <w:jc w:val="both"/>
        <w:rPr>
          <w:lang w:val="en-GB"/>
        </w:rPr>
      </w:pPr>
      <w:r w:rsidRPr="00487969">
        <w:rPr>
          <w:b/>
          <w:lang w:val="en-GB"/>
        </w:rPr>
        <w:t>rhum:</w:t>
      </w:r>
      <w:r w:rsidRPr="00487969">
        <w:rPr>
          <w:lang w:val="en-GB"/>
        </w:rPr>
        <w:t xml:space="preserve"> Relative Humidity describes how close the air is to saturation with moisture</w:t>
      </w:r>
      <w:r w:rsidR="00197A6A">
        <w:rPr>
          <w:lang w:val="en-GB"/>
        </w:rPr>
        <w:t xml:space="preserve"> at a given temperature </w:t>
      </w:r>
      <w:r w:rsidR="00197A6A">
        <w:rPr>
          <w:lang w:val="en-GB"/>
        </w:rPr>
        <w:fldChar w:fldCharType="begin"/>
      </w:r>
      <w:r w:rsidR="00197A6A">
        <w:rPr>
          <w:lang w:val="en-GB"/>
        </w:rPr>
        <w:instrText xml:space="preserve"> ADDIN ZOTERO_ITEM CSL_CITATION {"citationID":"j5owVomK","properties":{"formattedCitation":"(Graham, 2014)","plainCitation":"(Graham, 2014)","noteIndex":0},"citationItems":[{"id":426,"uris":["http://zotero.org/users/4597499/items/RFCFZM38"],"uri":["http://zotero.org/users/4597499/items/RFCFZM38"],"itemData":{"id":426,"type":"webpage","title":"Relative Humidity vs Dewpoint | WeatherWorks","abstract":"This summer has had many days of hot and sticky weather. You may have checked on the humidity, only to find it was at a meager 50%. How could the humidity be so low, when it feels so high? The answer: dewpoint!","URL":"https://www.weatherworksinc.com/humidity-vs-dewpoint, https://www.weatherworksinc.com/node/718","author":[{"family":"Graham","given":"Sherilyn"}],"issued":{"date-parts":[["2014",8,5]]},"accessed":{"date-parts":[["2018",6,16]]}}}],"schema":"https://github.com/citation-style-language/schema/raw/master/csl-citation.json"} </w:instrText>
      </w:r>
      <w:r w:rsidR="00197A6A">
        <w:rPr>
          <w:lang w:val="en-GB"/>
        </w:rPr>
        <w:fldChar w:fldCharType="separate"/>
      </w:r>
      <w:r w:rsidR="00197A6A">
        <w:rPr>
          <w:noProof/>
          <w:lang w:val="en-GB"/>
        </w:rPr>
        <w:t>(Graham, 2014)</w:t>
      </w:r>
      <w:r w:rsidR="00197A6A">
        <w:rPr>
          <w:lang w:val="en-GB"/>
        </w:rPr>
        <w:fldChar w:fldCharType="end"/>
      </w:r>
      <w:r w:rsidRPr="00487969">
        <w:rPr>
          <w:lang w:val="en-GB"/>
        </w:rPr>
        <w:t>. Therefore, a high relative humidity (100%) indicates there’s more moisture in the air.</w:t>
      </w:r>
    </w:p>
    <w:p w:rsidR="00487969" w:rsidRPr="00F10DAF" w:rsidRDefault="006E1190" w:rsidP="00487969">
      <w:pPr>
        <w:pStyle w:val="ListParagraph"/>
        <w:numPr>
          <w:ilvl w:val="0"/>
          <w:numId w:val="4"/>
        </w:numPr>
        <w:spacing w:line="360" w:lineRule="auto"/>
        <w:jc w:val="both"/>
        <w:rPr>
          <w:lang w:val="en-GB"/>
        </w:rPr>
      </w:pPr>
      <w:r w:rsidRPr="006E1190">
        <w:rPr>
          <w:b/>
          <w:lang w:val="en-GB"/>
        </w:rPr>
        <w:t>msl:</w:t>
      </w:r>
      <w:r w:rsidRPr="006E1190">
        <w:rPr>
          <w:lang w:val="en-GB"/>
        </w:rPr>
        <w:t xml:space="preserve"> Mean Sea Level Pressure</w:t>
      </w:r>
      <w:r w:rsidR="00F10DAF">
        <w:rPr>
          <w:lang w:val="en-GB"/>
        </w:rPr>
        <w:t xml:space="preserve"> </w:t>
      </w:r>
      <w:r w:rsidR="00F10DAF" w:rsidRPr="00F10DAF">
        <w:rPr>
          <w:lang w:val="en-GB"/>
        </w:rPr>
        <w:t>(</w:t>
      </w:r>
      <w:r w:rsidR="00F10DAF" w:rsidRPr="00F10DAF">
        <w:rPr>
          <w:b/>
          <w:lang w:val="en-GB"/>
        </w:rPr>
        <w:t>hpa</w:t>
      </w:r>
      <w:r w:rsidR="00F10DAF" w:rsidRPr="00F10DAF">
        <w:rPr>
          <w:lang w:val="en-GB"/>
        </w:rPr>
        <w:t xml:space="preserve">) </w:t>
      </w:r>
      <w:r w:rsidRPr="006E1190">
        <w:rPr>
          <w:lang w:val="en-GB"/>
        </w:rPr>
        <w:t>is the atmospheric p</w:t>
      </w:r>
      <w:r w:rsidRPr="00F10DAF">
        <w:rPr>
          <w:lang w:val="en-GB"/>
        </w:rPr>
        <w:t>ressure recorded at sea.</w:t>
      </w:r>
    </w:p>
    <w:p w:rsidR="00487969" w:rsidRDefault="00487969" w:rsidP="00487969">
      <w:pPr>
        <w:pStyle w:val="ListParagraph"/>
        <w:numPr>
          <w:ilvl w:val="0"/>
          <w:numId w:val="4"/>
        </w:numPr>
        <w:spacing w:line="360" w:lineRule="auto"/>
        <w:jc w:val="both"/>
        <w:rPr>
          <w:lang w:val="en-GB"/>
        </w:rPr>
      </w:pPr>
      <w:r w:rsidRPr="00F10DAF">
        <w:rPr>
          <w:b/>
          <w:lang w:val="en-GB"/>
        </w:rPr>
        <w:t>vappr:</w:t>
      </w:r>
      <w:r w:rsidRPr="00F10DAF">
        <w:rPr>
          <w:lang w:val="en-GB"/>
        </w:rPr>
        <w:t xml:space="preserve"> Vapour Pressure</w:t>
      </w:r>
      <w:r w:rsidR="00F10DAF">
        <w:rPr>
          <w:lang w:val="en-GB"/>
        </w:rPr>
        <w:t xml:space="preserve"> </w:t>
      </w:r>
      <w:r w:rsidRPr="00F10DAF">
        <w:rPr>
          <w:lang w:val="en-GB"/>
        </w:rPr>
        <w:t>(</w:t>
      </w:r>
      <w:r w:rsidRPr="00F10DAF">
        <w:rPr>
          <w:b/>
          <w:lang w:val="en-GB"/>
        </w:rPr>
        <w:t>hpa</w:t>
      </w:r>
      <w:r w:rsidRPr="00F10DAF">
        <w:rPr>
          <w:lang w:val="en-GB"/>
        </w:rPr>
        <w:t>)</w:t>
      </w:r>
      <w:r w:rsidR="00522C2F" w:rsidRPr="00F10DAF">
        <w:rPr>
          <w:lang w:val="en-GB"/>
        </w:rPr>
        <w:t xml:space="preserve"> exerted by water vapour in the air </w:t>
      </w:r>
      <w:r w:rsidR="00522C2F" w:rsidRPr="00F10DAF">
        <w:rPr>
          <w:lang w:val="en-GB"/>
        </w:rPr>
        <w:fldChar w:fldCharType="begin"/>
      </w:r>
      <w:r w:rsidR="00522C2F" w:rsidRPr="00F10DAF">
        <w:rPr>
          <w:lang w:val="en-GB"/>
        </w:rPr>
        <w:instrText xml:space="preserve"> ADDIN ZOTERO_ITEM CSL_CITATION {"citationID":"mW1ZIHUp","properties":{"formattedCitation":"({\\i{}Water Vapour - Met \\uc0\\u201{}ireann - The Irish Meteorological Service}, no date)","plainCitation":"(Water Vapour - Met Éireann - The Irish Meteorological Service, no dat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00522C2F" w:rsidRPr="00F10DAF">
        <w:rPr>
          <w:lang w:val="en-GB"/>
        </w:rPr>
        <w:fldChar w:fldCharType="separate"/>
      </w:r>
      <w:r w:rsidR="00522C2F" w:rsidRPr="00F10DAF">
        <w:rPr>
          <w:lang w:val="en-US"/>
        </w:rPr>
        <w:t>(</w:t>
      </w:r>
      <w:r w:rsidR="00522C2F" w:rsidRPr="00F10DAF">
        <w:rPr>
          <w:iCs/>
          <w:lang w:val="en-US"/>
        </w:rPr>
        <w:t>Water Vapour - Met Éireann - The Irish Meteorological Service</w:t>
      </w:r>
      <w:r w:rsidR="00522C2F" w:rsidRPr="00F10DAF">
        <w:rPr>
          <w:lang w:val="en-US"/>
        </w:rPr>
        <w:t>, n.d.)</w:t>
      </w:r>
      <w:r w:rsidR="00522C2F" w:rsidRPr="00F10DAF">
        <w:rPr>
          <w:lang w:val="en-GB"/>
        </w:rPr>
        <w:fldChar w:fldCharType="end"/>
      </w:r>
      <w:r w:rsidR="000F3487">
        <w:rPr>
          <w:lang w:val="en-GB"/>
        </w:rPr>
        <w:t>.</w:t>
      </w:r>
    </w:p>
    <w:p w:rsidR="00F10DAF" w:rsidRDefault="000F3487" w:rsidP="00487969">
      <w:pPr>
        <w:pStyle w:val="ListParagraph"/>
        <w:numPr>
          <w:ilvl w:val="0"/>
          <w:numId w:val="4"/>
        </w:numPr>
        <w:spacing w:line="360" w:lineRule="auto"/>
        <w:jc w:val="both"/>
        <w:rPr>
          <w:lang w:val="en-GB"/>
        </w:rPr>
      </w:pPr>
      <w:r>
        <w:rPr>
          <w:b/>
          <w:lang w:val="en-GB"/>
        </w:rPr>
        <w:t xml:space="preserve">date: </w:t>
      </w:r>
      <w:r>
        <w:rPr>
          <w:lang w:val="en-GB"/>
        </w:rPr>
        <w:t>Date and Time (</w:t>
      </w:r>
      <w:proofErr w:type="spellStart"/>
      <w:r w:rsidRPr="000F3487">
        <w:rPr>
          <w:b/>
          <w:lang w:val="en-GB"/>
        </w:rPr>
        <w:t>utc</w:t>
      </w:r>
      <w:proofErr w:type="spellEnd"/>
      <w:r>
        <w:rPr>
          <w:lang w:val="en-GB"/>
        </w:rPr>
        <w:t>).</w:t>
      </w:r>
    </w:p>
    <w:p w:rsidR="000F3487" w:rsidRDefault="000F3487" w:rsidP="00487969">
      <w:pPr>
        <w:pStyle w:val="ListParagraph"/>
        <w:numPr>
          <w:ilvl w:val="0"/>
          <w:numId w:val="4"/>
        </w:numPr>
        <w:spacing w:line="360" w:lineRule="auto"/>
        <w:jc w:val="both"/>
        <w:rPr>
          <w:lang w:val="en-GB"/>
        </w:rPr>
      </w:pPr>
      <w:r>
        <w:rPr>
          <w:b/>
          <w:lang w:val="en-GB"/>
        </w:rPr>
        <w:t xml:space="preserve">rain: </w:t>
      </w:r>
      <w:r>
        <w:rPr>
          <w:lang w:val="en-GB"/>
        </w:rPr>
        <w:t>Rainfall (</w:t>
      </w:r>
      <w:r w:rsidRPr="000F3487">
        <w:rPr>
          <w:b/>
          <w:lang w:val="en-GB"/>
        </w:rPr>
        <w:t>mm</w:t>
      </w:r>
      <w:r>
        <w:rPr>
          <w:lang w:val="en-GB"/>
        </w:rPr>
        <w:t>).</w:t>
      </w:r>
    </w:p>
    <w:p w:rsidR="00C944BE" w:rsidRDefault="00C944BE" w:rsidP="00487969">
      <w:pPr>
        <w:pStyle w:val="ListParagraph"/>
        <w:numPr>
          <w:ilvl w:val="0"/>
          <w:numId w:val="4"/>
        </w:numPr>
        <w:spacing w:line="360" w:lineRule="auto"/>
        <w:jc w:val="both"/>
        <w:rPr>
          <w:lang w:val="en-GB"/>
        </w:rPr>
      </w:pPr>
      <w:proofErr w:type="spellStart"/>
      <w:r>
        <w:rPr>
          <w:b/>
          <w:lang w:val="en-GB"/>
        </w:rPr>
        <w:t>wdsp</w:t>
      </w:r>
      <w:proofErr w:type="spellEnd"/>
      <w:r>
        <w:rPr>
          <w:b/>
          <w:lang w:val="en-GB"/>
        </w:rPr>
        <w:t>:</w:t>
      </w:r>
      <w:r>
        <w:rPr>
          <w:lang w:val="en-GB"/>
        </w:rPr>
        <w:t xml:space="preserve"> Windspeed (</w:t>
      </w:r>
      <w:proofErr w:type="spellStart"/>
      <w:r>
        <w:rPr>
          <w:b/>
          <w:lang w:val="en-GB"/>
        </w:rPr>
        <w:t>kt</w:t>
      </w:r>
      <w:proofErr w:type="spellEnd"/>
      <w:r>
        <w:rPr>
          <w:lang w:val="en-GB"/>
        </w:rPr>
        <w:t>).</w:t>
      </w:r>
    </w:p>
    <w:p w:rsidR="00C944BE" w:rsidRDefault="00C944BE" w:rsidP="00487969">
      <w:pPr>
        <w:pStyle w:val="ListParagraph"/>
        <w:numPr>
          <w:ilvl w:val="0"/>
          <w:numId w:val="4"/>
        </w:numPr>
        <w:spacing w:line="360" w:lineRule="auto"/>
        <w:jc w:val="both"/>
        <w:rPr>
          <w:lang w:val="en-GB"/>
        </w:rPr>
      </w:pPr>
      <w:proofErr w:type="spellStart"/>
      <w:r>
        <w:rPr>
          <w:b/>
          <w:lang w:val="en-GB"/>
        </w:rPr>
        <w:t>wddir</w:t>
      </w:r>
      <w:proofErr w:type="spellEnd"/>
      <w:r>
        <w:rPr>
          <w:b/>
          <w:lang w:val="en-GB"/>
        </w:rPr>
        <w:t>:</w:t>
      </w:r>
      <w:r>
        <w:rPr>
          <w:lang w:val="en-GB"/>
        </w:rPr>
        <w:t xml:space="preserve"> Wind direction (</w:t>
      </w:r>
      <w:r w:rsidRPr="00C944BE">
        <w:rPr>
          <w:b/>
          <w:lang w:val="en-GB"/>
        </w:rPr>
        <w:t>degrees</w:t>
      </w:r>
      <w:r>
        <w:rPr>
          <w:lang w:val="en-GB"/>
        </w:rPr>
        <w:t>)</w:t>
      </w:r>
      <w:r w:rsidR="00CB5917">
        <w:rPr>
          <w:lang w:val="en-GB"/>
        </w:rPr>
        <w:t>.</w:t>
      </w:r>
    </w:p>
    <w:p w:rsidR="00C944BE" w:rsidRDefault="00C944BE" w:rsidP="00487969">
      <w:pPr>
        <w:pStyle w:val="ListParagraph"/>
        <w:numPr>
          <w:ilvl w:val="0"/>
          <w:numId w:val="4"/>
        </w:numPr>
        <w:spacing w:line="360" w:lineRule="auto"/>
        <w:jc w:val="both"/>
        <w:rPr>
          <w:lang w:val="en-GB"/>
        </w:rPr>
      </w:pPr>
      <w:r>
        <w:rPr>
          <w:b/>
          <w:lang w:val="en-GB"/>
        </w:rPr>
        <w:t>Station Name:</w:t>
      </w:r>
      <w:r>
        <w:rPr>
          <w:lang w:val="en-GB"/>
        </w:rPr>
        <w:t xml:space="preserve"> Name of weather station where the observation was recorded.</w:t>
      </w:r>
    </w:p>
    <w:p w:rsidR="00C944BE" w:rsidRDefault="00C944BE" w:rsidP="00487969">
      <w:pPr>
        <w:pStyle w:val="ListParagraph"/>
        <w:numPr>
          <w:ilvl w:val="0"/>
          <w:numId w:val="4"/>
        </w:numPr>
        <w:spacing w:line="360" w:lineRule="auto"/>
        <w:jc w:val="both"/>
        <w:rPr>
          <w:lang w:val="en-GB"/>
        </w:rPr>
      </w:pPr>
      <w:r>
        <w:rPr>
          <w:b/>
          <w:lang w:val="en-GB"/>
        </w:rPr>
        <w:t>Station Height:</w:t>
      </w:r>
      <w:r>
        <w:rPr>
          <w:lang w:val="en-GB"/>
        </w:rPr>
        <w:t xml:space="preserve"> Height of the weather station above sea level.</w:t>
      </w:r>
    </w:p>
    <w:p w:rsidR="000C58CE" w:rsidRPr="00294D59" w:rsidRDefault="00C944BE" w:rsidP="00294D59">
      <w:pPr>
        <w:pStyle w:val="ListParagraph"/>
        <w:numPr>
          <w:ilvl w:val="0"/>
          <w:numId w:val="4"/>
        </w:numPr>
        <w:spacing w:line="360" w:lineRule="auto"/>
        <w:jc w:val="both"/>
        <w:rPr>
          <w:lang w:val="en-GB"/>
        </w:rPr>
      </w:pPr>
      <w:r>
        <w:rPr>
          <w:b/>
          <w:lang w:val="en-GB"/>
        </w:rPr>
        <w:t>Longitude &amp; Latitude:</w:t>
      </w:r>
      <w:r>
        <w:rPr>
          <w:lang w:val="en-GB"/>
        </w:rPr>
        <w:t xml:space="preserve"> Coordinates of the weather stations location.</w:t>
      </w:r>
    </w:p>
    <w:p w:rsidR="004D1F63" w:rsidRPr="004D1F63" w:rsidRDefault="004D1F63" w:rsidP="004D1F63">
      <w:pPr>
        <w:spacing w:line="360" w:lineRule="auto"/>
        <w:jc w:val="both"/>
        <w:rPr>
          <w:lang w:val="en-GB"/>
        </w:rPr>
      </w:pPr>
    </w:p>
    <w:p w:rsidR="00F572E8" w:rsidRDefault="00F572E8" w:rsidP="004D1F63">
      <w:pPr>
        <w:pStyle w:val="Heading2"/>
        <w:numPr>
          <w:ilvl w:val="1"/>
          <w:numId w:val="1"/>
        </w:numPr>
        <w:spacing w:line="360" w:lineRule="auto"/>
        <w:jc w:val="both"/>
        <w:rPr>
          <w:rFonts w:ascii="Times New Roman" w:hAnsi="Times New Roman" w:cs="Times New Roman"/>
          <w:sz w:val="28"/>
          <w:szCs w:val="28"/>
        </w:rPr>
      </w:pPr>
      <w:bookmarkStart w:id="22" w:name="_Toc517169348"/>
      <w:r>
        <w:rPr>
          <w:rFonts w:ascii="Times New Roman" w:hAnsi="Times New Roman" w:cs="Times New Roman"/>
          <w:sz w:val="28"/>
          <w:szCs w:val="28"/>
        </w:rPr>
        <w:t>Cluster Analysis</w:t>
      </w:r>
      <w:bookmarkEnd w:id="22"/>
    </w:p>
    <w:p w:rsidR="00F572E8" w:rsidRDefault="00FA7F11" w:rsidP="004D1F63">
      <w:pPr>
        <w:spacing w:line="360" w:lineRule="auto"/>
        <w:jc w:val="both"/>
        <w:rPr>
          <w:lang w:val="en-GB"/>
        </w:rPr>
      </w:pPr>
      <w:r>
        <w:rPr>
          <w:lang w:val="en-GB"/>
        </w:rPr>
        <w:t>Cluster Analysis</w:t>
      </w:r>
      <w:r w:rsidR="00F43B01">
        <w:rPr>
          <w:lang w:val="en-GB"/>
        </w:rPr>
        <w:t>, using the K-Means clustering</w:t>
      </w:r>
      <w:r>
        <w:rPr>
          <w:lang w:val="en-GB"/>
        </w:rPr>
        <w:t xml:space="preserve"> </w:t>
      </w:r>
      <w:r w:rsidR="00F43B01">
        <w:rPr>
          <w:lang w:val="en-GB"/>
        </w:rPr>
        <w:t xml:space="preserve">algorithm, </w:t>
      </w:r>
      <w:r>
        <w:rPr>
          <w:lang w:val="en-GB"/>
        </w:rPr>
        <w:t>will be performed to determine any seasonal patterns that occur in the data.</w:t>
      </w:r>
      <w:r w:rsidR="004D1F63">
        <w:rPr>
          <w:lang w:val="en-GB"/>
        </w:rPr>
        <w:t xml:space="preserve"> This process will be performed to </w:t>
      </w:r>
      <w:r w:rsidR="005E566E">
        <w:rPr>
          <w:lang w:val="en-GB"/>
        </w:rPr>
        <w:t xml:space="preserve">gather an </w:t>
      </w:r>
      <w:r w:rsidR="004D1F63">
        <w:rPr>
          <w:lang w:val="en-GB"/>
        </w:rPr>
        <w:lastRenderedPageBreak/>
        <w:t>understand</w:t>
      </w:r>
      <w:r w:rsidR="005E566E">
        <w:rPr>
          <w:lang w:val="en-GB"/>
        </w:rPr>
        <w:t>ing of</w:t>
      </w:r>
      <w:r w:rsidR="004D1F63">
        <w:rPr>
          <w:lang w:val="en-GB"/>
        </w:rPr>
        <w:t xml:space="preserve"> how the weather elements change from season to season.</w:t>
      </w:r>
      <w:r w:rsidR="005E566E">
        <w:rPr>
          <w:lang w:val="en-GB"/>
        </w:rPr>
        <w:t xml:space="preserve"> Some of these changes will be expected, for example temperature values in the winter months will be lower than </w:t>
      </w:r>
      <w:r w:rsidR="00DC3DCD">
        <w:rPr>
          <w:lang w:val="en-GB"/>
        </w:rPr>
        <w:t>temperature values</w:t>
      </w:r>
      <w:r w:rsidR="005E566E">
        <w:rPr>
          <w:lang w:val="en-GB"/>
        </w:rPr>
        <w:t xml:space="preserve"> in the summers months</w:t>
      </w:r>
      <w:r w:rsidR="00F43B01">
        <w:rPr>
          <w:lang w:val="en-GB"/>
        </w:rPr>
        <w:t>,</w:t>
      </w:r>
      <w:r w:rsidR="005E566E">
        <w:rPr>
          <w:lang w:val="en-GB"/>
        </w:rPr>
        <w:t xml:space="preserve"> on average.</w:t>
      </w:r>
      <w:r w:rsidR="00F43B01">
        <w:rPr>
          <w:lang w:val="en-GB"/>
        </w:rPr>
        <w:t xml:space="preserve"> It is expected that the clustering algorithm will</w:t>
      </w:r>
      <w:r w:rsidR="00D00DE4">
        <w:rPr>
          <w:lang w:val="en-GB"/>
        </w:rPr>
        <w:t xml:space="preserve"> correctly cluster the obser</w:t>
      </w:r>
      <w:r w:rsidR="008472C0">
        <w:rPr>
          <w:lang w:val="en-GB"/>
        </w:rPr>
        <w:t>vations from the four seasons of</w:t>
      </w:r>
      <w:r w:rsidR="00D00DE4">
        <w:rPr>
          <w:lang w:val="en-GB"/>
        </w:rPr>
        <w:t xml:space="preserve"> spring, summer, autumn and winter.</w:t>
      </w:r>
      <w:r w:rsidR="008472C0">
        <w:rPr>
          <w:lang w:val="en-GB"/>
        </w:rPr>
        <w:t xml:space="preserve"> This processing step may also serve as a form of outlier analysis. In the event that the algorithm does correctly separate</w:t>
      </w:r>
      <w:r w:rsidR="00CC1FB5">
        <w:rPr>
          <w:lang w:val="en-GB"/>
        </w:rPr>
        <w:t xml:space="preserve"> the majority of</w:t>
      </w:r>
      <w:r w:rsidR="00DF7566">
        <w:rPr>
          <w:lang w:val="en-GB"/>
        </w:rPr>
        <w:t xml:space="preserve"> observations belonging to each season,</w:t>
      </w:r>
      <w:r w:rsidR="008472C0">
        <w:rPr>
          <w:lang w:val="en-GB"/>
        </w:rPr>
        <w:t xml:space="preserve"> there are likely to be errors in each of the clusters which may be considered as outliers.</w:t>
      </w:r>
      <w:r w:rsidR="00FD0E45">
        <w:rPr>
          <w:lang w:val="en-GB"/>
        </w:rPr>
        <w:t xml:space="preserve"> An analysis of these outliers will follow, assuming they are present.</w:t>
      </w:r>
    </w:p>
    <w:p w:rsidR="00DC3DCD" w:rsidRDefault="00DC3DCD" w:rsidP="004D1F63">
      <w:pPr>
        <w:spacing w:line="360" w:lineRule="auto"/>
        <w:jc w:val="both"/>
        <w:rPr>
          <w:lang w:val="en-GB"/>
        </w:rPr>
      </w:pPr>
    </w:p>
    <w:p w:rsidR="00DC3DCD" w:rsidRDefault="00DC3DCD" w:rsidP="004D1F63">
      <w:pPr>
        <w:spacing w:line="360" w:lineRule="auto"/>
        <w:jc w:val="both"/>
        <w:rPr>
          <w:lang w:val="en-GB"/>
        </w:rPr>
      </w:pPr>
      <w:r>
        <w:rPr>
          <w:lang w:val="en-GB"/>
        </w:rPr>
        <w:t xml:space="preserve">As the aim of this processing step is to cluster the data into the four weather seasons, an algorithm that will generate a user defined number of clusters is required. Therefore, as previously </w:t>
      </w:r>
      <w:r w:rsidR="00BA1B5C">
        <w:rPr>
          <w:lang w:val="en-GB"/>
        </w:rPr>
        <w:t>all</w:t>
      </w:r>
      <w:r w:rsidR="00AE4611">
        <w:rPr>
          <w:lang w:val="en-GB"/>
        </w:rPr>
        <w:t>uded to</w:t>
      </w:r>
      <w:r>
        <w:rPr>
          <w:lang w:val="en-GB"/>
        </w:rPr>
        <w:t>, the K-Means clustering algorithm will be used as it fits this requirement</w:t>
      </w:r>
      <w:r w:rsidR="00172A3B">
        <w:rPr>
          <w:lang w:val="en-GB"/>
        </w:rPr>
        <w:t xml:space="preserve"> fully</w:t>
      </w:r>
      <w:r>
        <w:rPr>
          <w:lang w:val="en-GB"/>
        </w:rPr>
        <w:t>.</w:t>
      </w:r>
    </w:p>
    <w:p w:rsidR="00FA7F11" w:rsidRPr="00F572E8" w:rsidRDefault="00FA7F11" w:rsidP="00F572E8">
      <w:pPr>
        <w:spacing w:line="360" w:lineRule="auto"/>
        <w:jc w:val="both"/>
        <w:rPr>
          <w:lang w:val="en-GB"/>
        </w:rPr>
      </w:pPr>
    </w:p>
    <w:p w:rsidR="00E95201" w:rsidRDefault="00E95201" w:rsidP="006045B1">
      <w:pPr>
        <w:pStyle w:val="Heading2"/>
        <w:numPr>
          <w:ilvl w:val="1"/>
          <w:numId w:val="1"/>
        </w:numPr>
        <w:spacing w:line="360" w:lineRule="auto"/>
        <w:jc w:val="both"/>
        <w:rPr>
          <w:rFonts w:ascii="Times New Roman" w:hAnsi="Times New Roman" w:cs="Times New Roman"/>
          <w:sz w:val="28"/>
          <w:szCs w:val="28"/>
        </w:rPr>
      </w:pPr>
      <w:bookmarkStart w:id="23" w:name="_Toc517169349"/>
      <w:r w:rsidRPr="0094255C">
        <w:rPr>
          <w:rFonts w:ascii="Times New Roman" w:hAnsi="Times New Roman" w:cs="Times New Roman"/>
          <w:sz w:val="28"/>
          <w:szCs w:val="28"/>
        </w:rPr>
        <w:t>Rainfall Prediction</w:t>
      </w:r>
      <w:bookmarkEnd w:id="23"/>
    </w:p>
    <w:p w:rsidR="005A12AA" w:rsidRDefault="006C48D7" w:rsidP="006045B1">
      <w:pPr>
        <w:spacing w:line="360" w:lineRule="auto"/>
        <w:jc w:val="both"/>
        <w:rPr>
          <w:lang w:val="en-GB"/>
        </w:rPr>
      </w:pPr>
      <w:r>
        <w:rPr>
          <w:lang w:val="en-GB"/>
        </w:rPr>
        <w:t>Following the implementation</w:t>
      </w:r>
      <w:r w:rsidR="009558A0">
        <w:rPr>
          <w:lang w:val="en-GB"/>
        </w:rPr>
        <w:t xml:space="preserve"> and analysis</w:t>
      </w:r>
      <w:r>
        <w:rPr>
          <w:lang w:val="en-GB"/>
        </w:rPr>
        <w:t xml:space="preserve"> of section </w:t>
      </w:r>
      <w:hyperlink w:anchor="Cluster Analysis" w:history="1">
        <w:r w:rsidRPr="006C48D7">
          <w:rPr>
            <w:rStyle w:val="Hyperlink"/>
            <w:lang w:val="en-GB"/>
          </w:rPr>
          <w:t>3.</w:t>
        </w:r>
        <w:r w:rsidRPr="006C48D7">
          <w:rPr>
            <w:rStyle w:val="Hyperlink"/>
            <w:lang w:val="en-GB"/>
          </w:rPr>
          <w:t>2</w:t>
        </w:r>
      </w:hyperlink>
      <w:r w:rsidR="00D60D5B">
        <w:rPr>
          <w:lang w:val="en-GB"/>
        </w:rPr>
        <w:t xml:space="preserve"> the next step will be to attempt rainfall prediction</w:t>
      </w:r>
      <w:r w:rsidR="00D9376B">
        <w:rPr>
          <w:lang w:val="en-GB"/>
        </w:rPr>
        <w:t xml:space="preserve"> which is treated</w:t>
      </w:r>
      <w:r w:rsidR="000F26E6">
        <w:rPr>
          <w:lang w:val="en-GB"/>
        </w:rPr>
        <w:t xml:space="preserve"> as a regression problem</w:t>
      </w:r>
      <w:r w:rsidR="00D60D5B">
        <w:rPr>
          <w:lang w:val="en-GB"/>
        </w:rPr>
        <w:t>.</w:t>
      </w:r>
      <w:r w:rsidR="005A12AA">
        <w:rPr>
          <w:lang w:val="en-GB"/>
        </w:rPr>
        <w:t xml:space="preserve"> Rainfall has been selected as the target</w:t>
      </w:r>
      <w:r w:rsidR="00B15AFD">
        <w:rPr>
          <w:lang w:val="en-GB"/>
        </w:rPr>
        <w:t xml:space="preserve"> variable in this case due to its direct influence on numerous industries such as agriculture for example. As previously mentioned in section 2, rainfall prediction can </w:t>
      </w:r>
      <w:r w:rsidR="00CB7D51">
        <w:rPr>
          <w:lang w:val="en-GB"/>
        </w:rPr>
        <w:t xml:space="preserve">substantially </w:t>
      </w:r>
      <w:r w:rsidR="00B15AFD">
        <w:rPr>
          <w:lang w:val="en-GB"/>
        </w:rPr>
        <w:t>influence</w:t>
      </w:r>
      <w:r w:rsidR="00D9376B">
        <w:rPr>
          <w:lang w:val="en-GB"/>
        </w:rPr>
        <w:t xml:space="preserve"> critical decisions in farming </w:t>
      </w:r>
      <w:r w:rsidR="00CB7D51">
        <w:rPr>
          <w:lang w:val="en-GB"/>
        </w:rPr>
        <w:t>such as when the optimal time</w:t>
      </w:r>
      <w:r w:rsidR="00D9376B">
        <w:rPr>
          <w:lang w:val="en-GB"/>
        </w:rPr>
        <w:t xml:space="preserve"> to sow or harvest a crop</w:t>
      </w:r>
      <w:r w:rsidR="00CB7D51">
        <w:rPr>
          <w:lang w:val="en-GB"/>
        </w:rPr>
        <w:t xml:space="preserve"> </w:t>
      </w:r>
      <w:r w:rsidR="00EF0538">
        <w:rPr>
          <w:lang w:val="en-GB"/>
        </w:rPr>
        <w:t>is</w:t>
      </w:r>
      <w:r w:rsidR="00D9376B">
        <w:rPr>
          <w:lang w:val="en-GB"/>
        </w:rPr>
        <w:t>.</w:t>
      </w:r>
    </w:p>
    <w:p w:rsidR="00B15AFD" w:rsidRDefault="00B15AFD" w:rsidP="006045B1">
      <w:pPr>
        <w:spacing w:line="360" w:lineRule="auto"/>
        <w:jc w:val="both"/>
        <w:rPr>
          <w:lang w:val="en-GB"/>
        </w:rPr>
      </w:pPr>
    </w:p>
    <w:p w:rsidR="00EF7CB7" w:rsidRDefault="00100DC1" w:rsidP="006045B1">
      <w:pPr>
        <w:spacing w:line="360" w:lineRule="auto"/>
        <w:jc w:val="both"/>
        <w:rPr>
          <w:lang w:val="en-GB"/>
        </w:rPr>
      </w:pPr>
      <w:r>
        <w:rPr>
          <w:lang w:val="en-GB"/>
        </w:rPr>
        <w:t xml:space="preserve"> Initially the prediction will provide rainfall forecasts an hour in advance.</w:t>
      </w:r>
      <w:r w:rsidR="007F6FB4">
        <w:rPr>
          <w:lang w:val="en-GB"/>
        </w:rPr>
        <w:t xml:space="preserve"> As the data is already in </w:t>
      </w:r>
      <w:r w:rsidR="00873E3E">
        <w:rPr>
          <w:lang w:val="en-GB"/>
        </w:rPr>
        <w:t>one-hour</w:t>
      </w:r>
      <w:r w:rsidR="007F6FB4">
        <w:rPr>
          <w:lang w:val="en-GB"/>
        </w:rPr>
        <w:t xml:space="preserve"> intervals, this is a natural starting point. It is possible that the dataset size may influence the training time of the selected algorithm meaning that hourly prediction will not be possible</w:t>
      </w:r>
      <w:r w:rsidR="000A59A0">
        <w:rPr>
          <w:lang w:val="en-GB"/>
        </w:rPr>
        <w:t>, although this is highly unlikely</w:t>
      </w:r>
      <w:r w:rsidR="007F6FB4">
        <w:rPr>
          <w:lang w:val="en-GB"/>
        </w:rPr>
        <w:t>. In that case, the data will be aggregated into intervals that are divisible by 24</w:t>
      </w:r>
      <w:r w:rsidR="00036A02">
        <w:rPr>
          <w:lang w:val="en-GB"/>
        </w:rPr>
        <w:t xml:space="preserve"> (i.e. predictions less than a day in advance)</w:t>
      </w:r>
      <w:r w:rsidR="007F6FB4">
        <w:rPr>
          <w:lang w:val="en-GB"/>
        </w:rPr>
        <w:t xml:space="preserve"> until the algorithm is capable of training and providing predictions within that chosen interval.</w:t>
      </w:r>
    </w:p>
    <w:p w:rsidR="00EF7CB7" w:rsidRPr="00EF7CB7" w:rsidRDefault="00EF7CB7" w:rsidP="006045B1">
      <w:pPr>
        <w:spacing w:line="360" w:lineRule="auto"/>
        <w:jc w:val="both"/>
        <w:rPr>
          <w:lang w:val="en-GB"/>
        </w:rPr>
      </w:pPr>
    </w:p>
    <w:p w:rsidR="00E95201" w:rsidRDefault="00E95201" w:rsidP="006045B1">
      <w:pPr>
        <w:pStyle w:val="Heading3"/>
        <w:numPr>
          <w:ilvl w:val="2"/>
          <w:numId w:val="1"/>
        </w:numPr>
        <w:spacing w:line="360" w:lineRule="auto"/>
        <w:jc w:val="both"/>
        <w:rPr>
          <w:rFonts w:ascii="Times New Roman" w:hAnsi="Times New Roman" w:cs="Times New Roman"/>
        </w:rPr>
      </w:pPr>
      <w:bookmarkStart w:id="24" w:name="_Toc517169350"/>
      <w:r w:rsidRPr="00856058">
        <w:rPr>
          <w:rFonts w:ascii="Times New Roman" w:hAnsi="Times New Roman" w:cs="Times New Roman"/>
        </w:rPr>
        <w:t>Selected Algorithm</w:t>
      </w:r>
      <w:bookmarkEnd w:id="24"/>
    </w:p>
    <w:p w:rsidR="0019140A" w:rsidRDefault="008E7CF9" w:rsidP="006045B1">
      <w:pPr>
        <w:spacing w:line="360" w:lineRule="auto"/>
        <w:jc w:val="both"/>
      </w:pPr>
      <w:r>
        <w:t xml:space="preserve">The algorithm that will be used </w:t>
      </w:r>
      <w:r w:rsidR="00967DA9">
        <w:t>to formulate rainfall predictions is XGBoost</w:t>
      </w:r>
      <w:r w:rsidR="00B909D9">
        <w:t xml:space="preserve"> (XGB)</w:t>
      </w:r>
      <w:r w:rsidR="00967DA9">
        <w:t xml:space="preserve"> </w:t>
      </w:r>
      <w:r w:rsidR="00967DA9">
        <w:fldChar w:fldCharType="begin"/>
      </w:r>
      <w:r w:rsidR="00967DA9">
        <w:instrText xml:space="preserve"> ADDIN ZOTERO_ITEM CSL_CITATION {"citationID":"OgW6IHYe","properties":{"formattedCitation":"({\\i{}Introduction to Boosted Trees \\uc0\\u8212{} xgboost 0.72 documentation}, no date)","plainCitation":"(Introduction to Boosted Trees — xgboost 0.72 documentation, no date)","noteIndex":0},"citationItems":[{"id":430,"uris":["http://zotero.org/users/4597499/items/BNJVR5RA"],"uri":["http://zotero.org/users/4597499/items/BNJVR5RA"],"itemData":{"id":430,"type":"webpage","title":"Introduction to Boosted Trees — xgboost 0.72 documentation","URL":"https://xgboost.readthedocs.io/en/latest/model.html","accessed":{"date-parts":[["2018",6,16]]}}}],"schema":"https://github.com/citation-style-language/schema/raw/master/csl-citation.json"} </w:instrText>
      </w:r>
      <w:r w:rsidR="00967DA9">
        <w:fldChar w:fldCharType="separate"/>
      </w:r>
      <w:r w:rsidR="00967DA9" w:rsidRPr="00967DA9">
        <w:rPr>
          <w:lang w:val="en-US"/>
        </w:rPr>
        <w:t>(</w:t>
      </w:r>
      <w:r w:rsidR="00967DA9" w:rsidRPr="00967DA9">
        <w:rPr>
          <w:i/>
          <w:iCs/>
          <w:lang w:val="en-US"/>
        </w:rPr>
        <w:t>Introduction to Boosted Trees — xgboost 0.72 documentation</w:t>
      </w:r>
      <w:r w:rsidR="00967DA9" w:rsidRPr="00967DA9">
        <w:rPr>
          <w:lang w:val="en-US"/>
        </w:rPr>
        <w:t xml:space="preserve">, </w:t>
      </w:r>
      <w:r w:rsidR="00967DA9">
        <w:rPr>
          <w:lang w:val="en-US"/>
        </w:rPr>
        <w:t>n.d.</w:t>
      </w:r>
      <w:r w:rsidR="00967DA9" w:rsidRPr="00967DA9">
        <w:rPr>
          <w:lang w:val="en-US"/>
        </w:rPr>
        <w:t>)</w:t>
      </w:r>
      <w:r w:rsidR="00967DA9">
        <w:fldChar w:fldCharType="end"/>
      </w:r>
      <w:r w:rsidR="00967DA9">
        <w:t>.</w:t>
      </w:r>
      <w:r w:rsidR="00B909D9">
        <w:t xml:space="preserve"> XGB is a</w:t>
      </w:r>
      <w:r w:rsidR="00C059C6">
        <w:t xml:space="preserve"> gradient boosted</w:t>
      </w:r>
      <w:r w:rsidR="00B909D9">
        <w:t xml:space="preserve"> tree </w:t>
      </w:r>
      <w:r w:rsidR="005810DB">
        <w:t>machine learning model.</w:t>
      </w:r>
      <w:r w:rsidR="00F65775">
        <w:t xml:space="preserve"> </w:t>
      </w:r>
      <w:r w:rsidR="009B3D78">
        <w:t xml:space="preserve">Gradient boosted trees function by creating multiple </w:t>
      </w:r>
      <w:r w:rsidR="00B50105">
        <w:lastRenderedPageBreak/>
        <w:t>decision trees sequentially but</w:t>
      </w:r>
      <w:r w:rsidR="00DB4B23">
        <w:t>,</w:t>
      </w:r>
      <w:r w:rsidR="00B50105">
        <w:t xml:space="preserve"> each tree fits to the residuals of the previous tree which combines multiple weak learners into one strong learner </w:t>
      </w:r>
      <w:r w:rsidR="00B50105">
        <w:fldChar w:fldCharType="begin"/>
      </w:r>
      <w:r w:rsidR="00B50105">
        <w:instrText xml:space="preserve"> ADDIN ZOTERO_ITEM CSL_CITATION {"citationID":"Zk0tljjR","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B50105">
        <w:fldChar w:fldCharType="separate"/>
      </w:r>
      <w:r w:rsidR="00B50105" w:rsidRPr="00B50105">
        <w:rPr>
          <w:lang w:val="en-US"/>
        </w:rPr>
        <w:t>(Géron, 2017)</w:t>
      </w:r>
      <w:r w:rsidR="00B50105">
        <w:fldChar w:fldCharType="end"/>
      </w:r>
      <w:r w:rsidR="00B50105">
        <w:t xml:space="preserve"> .</w:t>
      </w:r>
    </w:p>
    <w:p w:rsidR="0019140A" w:rsidRDefault="0019140A" w:rsidP="006045B1">
      <w:pPr>
        <w:spacing w:line="360" w:lineRule="auto"/>
        <w:jc w:val="both"/>
      </w:pPr>
    </w:p>
    <w:p w:rsidR="00820FAB" w:rsidRDefault="00F65775" w:rsidP="006045B1">
      <w:pPr>
        <w:spacing w:line="360" w:lineRule="auto"/>
        <w:jc w:val="both"/>
      </w:pPr>
      <w:r>
        <w:t>There are several reasons for selecting XGB for rainfall prediction.</w:t>
      </w:r>
      <w:r w:rsidR="0019140A">
        <w:t xml:space="preserve"> Firstly, despite the relatively large amount of rainfall experienced in Ireland, rainfall does not occur every day</w:t>
      </w:r>
      <w:r w:rsidR="007976CC">
        <w:t xml:space="preserve"> and especially not every hour</w:t>
      </w:r>
      <w:r w:rsidR="0019140A">
        <w:t>. Hence there will be a significant amount of zero values in the data. Most machine learning models have difficulty dealing with sparse data but XGB and tree based models in general do not suffer from this problem.</w:t>
      </w:r>
      <w:r w:rsidR="007976CC">
        <w:t xml:space="preserve"> </w:t>
      </w:r>
      <w:r w:rsidR="00820FAB">
        <w:t>Furthermore, tree based models are a</w:t>
      </w:r>
      <w:r w:rsidR="00920264">
        <w:t>lso capable of finding linear and</w:t>
      </w:r>
      <w:r w:rsidR="00820FAB">
        <w:t xml:space="preserve"> non-linear patterns in the data. This makes them a popular selection in many machine learning tasks. </w:t>
      </w:r>
      <w:r w:rsidR="00E158A8">
        <w:t xml:space="preserve">The final reason for </w:t>
      </w:r>
      <w:r w:rsidR="00820FAB">
        <w:t xml:space="preserve">choosing XGB </w:t>
      </w:r>
      <w:r w:rsidR="00E158A8">
        <w:t>is</w:t>
      </w:r>
      <w:r w:rsidR="00820FAB">
        <w:t xml:space="preserve"> it has not been implemented in any of the existing studies in section </w:t>
      </w:r>
      <w:hyperlink w:anchor="Existing Data Mining Studies" w:history="1">
        <w:r w:rsidR="00820FAB" w:rsidRPr="00820FAB">
          <w:rPr>
            <w:rStyle w:val="Hyperlink"/>
          </w:rPr>
          <w:t>2.2</w:t>
        </w:r>
      </w:hyperlink>
      <w:r w:rsidR="00977B09">
        <w:t xml:space="preserve"> despite the previously outlined advantages.</w:t>
      </w:r>
    </w:p>
    <w:p w:rsidR="0019140A" w:rsidRPr="00EF7CB7" w:rsidRDefault="0019140A"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5" w:name="_Toc517169351"/>
      <w:r w:rsidRPr="00856058">
        <w:rPr>
          <w:rFonts w:ascii="Times New Roman" w:hAnsi="Times New Roman" w:cs="Times New Roman"/>
        </w:rPr>
        <w:t>Cross Validation Strategy</w:t>
      </w:r>
      <w:bookmarkEnd w:id="25"/>
    </w:p>
    <w:p w:rsidR="00EF7CB7" w:rsidRDefault="009337D8" w:rsidP="006045B1">
      <w:pPr>
        <w:spacing w:line="360" w:lineRule="auto"/>
        <w:jc w:val="both"/>
      </w:pPr>
      <w:r>
        <w:t xml:space="preserve">Cross validation is an important </w:t>
      </w:r>
      <w:r w:rsidR="00893C59">
        <w:t>element in training a model.</w:t>
      </w:r>
      <w:r w:rsidR="00B04667">
        <w:t xml:space="preserve"> Cross validation is used to increase a mo</w:t>
      </w:r>
      <w:r w:rsidR="001304C5">
        <w:t>dels generalisation performance by training on a subset of the data and testing against another unseen subset of the data</w:t>
      </w:r>
      <w:r w:rsidR="009C78E0">
        <w:t xml:space="preserve"> </w:t>
      </w:r>
      <w:r w:rsidR="009C78E0">
        <w:fldChar w:fldCharType="begin"/>
      </w:r>
      <w:r w:rsidR="009C1059">
        <w:instrText xml:space="preserve"> ADDIN ZOTERO_ITEM CSL_CITATION {"citationID":"FXzl2s0X","properties":{"formattedCitation":"({\\i{}3.1. Cross-validation: evaluating estimator performance \\uc0\\u8212{} scikit-learn 0.19.1 documentation}, no date)","plainCitation":"(3.1. Cross-validation: evaluating estimator performance — scikit-learn 0.19.1 documentation, no date)","noteIndex":0},"citationItems":[{"id":432,"uris":["http://zotero.org/users/4597499/items/S4EH9F78"],"uri":["http://zotero.org/users/4597499/items/S4EH9F78"],"itemData":{"id":432,"type":"webpage","title":"3.1. Cross-validation: evaluating estimator performance — scikit-learn 0.19.1 documentation","URL":"http://scikit-learn.org/stable/modules/cross_validation.html","accessed":{"date-parts":[["2018",6,18]]}}}],"schema":"https://github.com/citation-style-language/schema/raw/master/csl-citation.json"} </w:instrText>
      </w:r>
      <w:r w:rsidR="009C78E0">
        <w:fldChar w:fldCharType="separate"/>
      </w:r>
      <w:r w:rsidR="009C1059" w:rsidRPr="009C1059">
        <w:rPr>
          <w:lang w:val="en-US"/>
        </w:rPr>
        <w:t>(</w:t>
      </w:r>
      <w:r w:rsidR="009C1059" w:rsidRPr="009C1059">
        <w:rPr>
          <w:i/>
          <w:iCs/>
          <w:lang w:val="en-US"/>
        </w:rPr>
        <w:t xml:space="preserve">3.1. Cross-validation: evaluating estimator performance — </w:t>
      </w:r>
      <w:proofErr w:type="spellStart"/>
      <w:r w:rsidR="009C1059" w:rsidRPr="009C1059">
        <w:rPr>
          <w:i/>
          <w:iCs/>
          <w:lang w:val="en-US"/>
        </w:rPr>
        <w:t>scikit</w:t>
      </w:r>
      <w:proofErr w:type="spellEnd"/>
      <w:r w:rsidR="009C1059" w:rsidRPr="009C1059">
        <w:rPr>
          <w:i/>
          <w:iCs/>
          <w:lang w:val="en-US"/>
        </w:rPr>
        <w:t>-learn 0.19.1 documentation</w:t>
      </w:r>
      <w:r w:rsidR="009C1059" w:rsidRPr="009C1059">
        <w:rPr>
          <w:lang w:val="en-US"/>
        </w:rPr>
        <w:t xml:space="preserve">, </w:t>
      </w:r>
      <w:r w:rsidR="009C1059">
        <w:rPr>
          <w:lang w:val="en-US"/>
        </w:rPr>
        <w:t>n.d.</w:t>
      </w:r>
      <w:r w:rsidR="009C1059" w:rsidRPr="009C1059">
        <w:rPr>
          <w:lang w:val="en-US"/>
        </w:rPr>
        <w:t>)</w:t>
      </w:r>
      <w:r w:rsidR="009C78E0">
        <w:fldChar w:fldCharType="end"/>
      </w:r>
      <w:r w:rsidR="001304C5">
        <w:t>.</w:t>
      </w:r>
    </w:p>
    <w:p w:rsidR="003A7AEC" w:rsidRDefault="003A7AEC" w:rsidP="006045B1">
      <w:pPr>
        <w:spacing w:line="360" w:lineRule="auto"/>
        <w:jc w:val="both"/>
      </w:pPr>
    </w:p>
    <w:p w:rsidR="00813180" w:rsidRDefault="000D58FF" w:rsidP="006045B1">
      <w:pPr>
        <w:spacing w:line="360" w:lineRule="auto"/>
        <w:jc w:val="both"/>
      </w:pPr>
      <w:r>
        <w:t>Since</w:t>
      </w:r>
      <w:r w:rsidR="003A7AEC">
        <w:t xml:space="preserve"> rainfall prediction will be treated as a time series problem based on the dataset described in section </w:t>
      </w:r>
      <w:hyperlink w:anchor="Dataset Description" w:history="1">
        <w:r w:rsidR="003A7AEC" w:rsidRPr="003A7AEC">
          <w:rPr>
            <w:rStyle w:val="Hyperlink"/>
          </w:rPr>
          <w:t>3.1</w:t>
        </w:r>
      </w:hyperlink>
      <w:r w:rsidR="003A7AEC">
        <w:t>, most conventional cross validation techniques such as K-Fold cross validation for example, will not suit as they do not maintain temporal order during the training process</w:t>
      </w:r>
      <w:r w:rsidR="00276383">
        <w:t xml:space="preserve"> or </w:t>
      </w:r>
      <w:r w:rsidR="006E558C">
        <w:t xml:space="preserve">alternatively, </w:t>
      </w:r>
      <w:r w:rsidR="00276383">
        <w:t>may suffer from data leakage</w:t>
      </w:r>
      <w:r w:rsidR="006E558C">
        <w:t>. Based on these</w:t>
      </w:r>
      <w:r w:rsidR="003A7AEC">
        <w:t xml:space="preserve"> requirement</w:t>
      </w:r>
      <w:r w:rsidR="006E558C">
        <w:t>s</w:t>
      </w:r>
      <w:r w:rsidR="003A7AEC">
        <w:t xml:space="preserve">, a method of cross validation commonly referred to as </w:t>
      </w:r>
      <w:r w:rsidR="00A36113">
        <w:t>walk forward</w:t>
      </w:r>
      <w:r w:rsidR="003A7AEC">
        <w:t xml:space="preserve"> cross validation</w:t>
      </w:r>
      <w:r w:rsidR="007E41C8">
        <w:t xml:space="preserve"> or walk forward optimisation</w:t>
      </w:r>
      <w:r w:rsidR="00767D35">
        <w:t>,</w:t>
      </w:r>
      <w:r w:rsidR="003A7AEC">
        <w:t xml:space="preserve"> will be used.</w:t>
      </w:r>
      <w:r w:rsidR="003E4EDC">
        <w:t xml:space="preserve"> </w:t>
      </w:r>
    </w:p>
    <w:p w:rsidR="00813180" w:rsidRDefault="00813180" w:rsidP="006045B1">
      <w:pPr>
        <w:spacing w:line="360" w:lineRule="auto"/>
        <w:jc w:val="both"/>
      </w:pPr>
    </w:p>
    <w:p w:rsidR="003A7AEC" w:rsidRDefault="00720172" w:rsidP="006045B1">
      <w:pPr>
        <w:spacing w:line="360" w:lineRule="auto"/>
        <w:jc w:val="both"/>
      </w:pPr>
      <w:r>
        <w:t>Walk forward cross validation operates by partitioning the data into a train a</w:t>
      </w:r>
      <w:r w:rsidR="00813180">
        <w:t>nd</w:t>
      </w:r>
      <w:r>
        <w:t xml:space="preserve"> test set like numerous other forms of validation techniques, but in this case only a small sample of the entire dataset is used for both the training set and test set</w:t>
      </w:r>
      <w:r w:rsidR="00436E68">
        <w:t xml:space="preserve">. Traditionally </w:t>
      </w:r>
      <w:r w:rsidR="0082601E">
        <w:t>the training and test set are split 75:25. After each validation round completes the training and test sets are offset by the number of elements in the first test set, thus maintaining temporal order of the data</w:t>
      </w:r>
      <w:r w:rsidR="00C10610">
        <w:t xml:space="preserve"> whilst also maintaining a forward trajectory through the dataset</w:t>
      </w:r>
      <w:r w:rsidR="0082601E">
        <w:t>.</w:t>
      </w:r>
      <w:r w:rsidR="005C094A">
        <w:t xml:space="preserve"> </w:t>
      </w:r>
      <w:r w:rsidR="003E4EDC">
        <w:t>A graphical example of walk forward cross validation can be found in figure 1.</w:t>
      </w:r>
    </w:p>
    <w:p w:rsidR="003E4EDC" w:rsidRDefault="003E4EDC" w:rsidP="006045B1">
      <w:pPr>
        <w:spacing w:line="360" w:lineRule="auto"/>
        <w:jc w:val="both"/>
      </w:pPr>
    </w:p>
    <w:p w:rsidR="00075A53" w:rsidRDefault="003E4EDC" w:rsidP="00075A53">
      <w:r>
        <w:fldChar w:fldCharType="begin"/>
      </w:r>
      <w:r>
        <w:instrText xml:space="preserve"> INCLUDEPICTURE "https://conlan.io/wp-content/uploads/2017/10/walk-forward-optimization.png" \* MERGEFORMATINET </w:instrText>
      </w:r>
      <w:r>
        <w:fldChar w:fldCharType="separate"/>
      </w:r>
      <w:r>
        <w:rPr>
          <w:noProof/>
        </w:rPr>
        <w:drawing>
          <wp:inline distT="0" distB="0" distL="0" distR="0" wp14:anchorId="57B75221" wp14:editId="2ED6966E">
            <wp:extent cx="5907405" cy="1982912"/>
            <wp:effectExtent l="0" t="0" r="0" b="0"/>
            <wp:docPr id="1" name="Picture 1" descr="https://conlan.io/wp-content/uploads/2017/10/walk-forward-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nlan.io/wp-content/uploads/2017/10/walk-forward-optimiza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9662" cy="2003810"/>
                    </a:xfrm>
                    <a:prstGeom prst="rect">
                      <a:avLst/>
                    </a:prstGeom>
                    <a:noFill/>
                    <a:ln>
                      <a:noFill/>
                    </a:ln>
                  </pic:spPr>
                </pic:pic>
              </a:graphicData>
            </a:graphic>
          </wp:inline>
        </w:drawing>
      </w:r>
      <w:r>
        <w:fldChar w:fldCharType="end"/>
      </w:r>
    </w:p>
    <w:p w:rsidR="00075A53" w:rsidRPr="00075A53" w:rsidRDefault="00075A53" w:rsidP="00075A53">
      <w:pPr>
        <w:pStyle w:val="Caption"/>
        <w:rPr>
          <w:i w:val="0"/>
          <w:color w:val="000000" w:themeColor="text1"/>
          <w:sz w:val="24"/>
          <w:szCs w:val="24"/>
        </w:rPr>
      </w:pPr>
      <w:bookmarkStart w:id="26" w:name="_Toc517092253"/>
      <w:r w:rsidRPr="00075A53">
        <w:rPr>
          <w:b/>
          <w:i w:val="0"/>
          <w:color w:val="000000" w:themeColor="text1"/>
          <w:sz w:val="24"/>
          <w:szCs w:val="24"/>
        </w:rPr>
        <w:t xml:space="preserve">Figure </w:t>
      </w:r>
      <w:r w:rsidRPr="00075A53">
        <w:rPr>
          <w:b/>
          <w:i w:val="0"/>
          <w:color w:val="000000" w:themeColor="text1"/>
          <w:sz w:val="24"/>
          <w:szCs w:val="24"/>
        </w:rPr>
        <w:fldChar w:fldCharType="begin"/>
      </w:r>
      <w:r w:rsidRPr="00075A53">
        <w:rPr>
          <w:b/>
          <w:i w:val="0"/>
          <w:color w:val="000000" w:themeColor="text1"/>
          <w:sz w:val="24"/>
          <w:szCs w:val="24"/>
        </w:rPr>
        <w:instrText xml:space="preserve"> SEQ Figure \* ARABIC </w:instrText>
      </w:r>
      <w:r w:rsidRPr="00075A53">
        <w:rPr>
          <w:b/>
          <w:i w:val="0"/>
          <w:color w:val="000000" w:themeColor="text1"/>
          <w:sz w:val="24"/>
          <w:szCs w:val="24"/>
        </w:rPr>
        <w:fldChar w:fldCharType="separate"/>
      </w:r>
      <w:r w:rsidRPr="00075A53">
        <w:rPr>
          <w:b/>
          <w:i w:val="0"/>
          <w:noProof/>
          <w:color w:val="000000" w:themeColor="text1"/>
          <w:sz w:val="24"/>
          <w:szCs w:val="24"/>
        </w:rPr>
        <w:t>1</w:t>
      </w:r>
      <w:r w:rsidRPr="00075A53">
        <w:rPr>
          <w:b/>
          <w:i w:val="0"/>
          <w:color w:val="000000" w:themeColor="text1"/>
          <w:sz w:val="24"/>
          <w:szCs w:val="24"/>
        </w:rPr>
        <w:fldChar w:fldCharType="end"/>
      </w:r>
      <w:r w:rsidRPr="00075A53">
        <w:rPr>
          <w:i w:val="0"/>
          <w:color w:val="000000" w:themeColor="text1"/>
          <w:sz w:val="24"/>
          <w:szCs w:val="24"/>
        </w:rPr>
        <w:t xml:space="preserve">. </w:t>
      </w:r>
      <w:r w:rsidR="005C1DED">
        <w:rPr>
          <w:i w:val="0"/>
          <w:color w:val="000000" w:themeColor="text1"/>
          <w:sz w:val="24"/>
          <w:szCs w:val="24"/>
        </w:rPr>
        <w:t>Graphical implementation of</w:t>
      </w:r>
      <w:r w:rsidRPr="00075A53">
        <w:rPr>
          <w:i w:val="0"/>
          <w:color w:val="000000" w:themeColor="text1"/>
          <w:sz w:val="24"/>
          <w:szCs w:val="24"/>
        </w:rPr>
        <w:t xml:space="preserve"> walk forward cross validation. Image sourced from (</w:t>
      </w:r>
      <w:proofErr w:type="spellStart"/>
      <w:r w:rsidRPr="00075A53">
        <w:rPr>
          <w:i w:val="0"/>
          <w:color w:val="000000" w:themeColor="text1"/>
          <w:sz w:val="24"/>
          <w:szCs w:val="24"/>
        </w:rPr>
        <w:t>Nawara</w:t>
      </w:r>
      <w:proofErr w:type="spellEnd"/>
      <w:r w:rsidRPr="00075A53">
        <w:rPr>
          <w:i w:val="0"/>
          <w:color w:val="000000" w:themeColor="text1"/>
          <w:sz w:val="24"/>
          <w:szCs w:val="24"/>
        </w:rPr>
        <w:t>, 2017)</w:t>
      </w:r>
      <w:bookmarkEnd w:id="26"/>
    </w:p>
    <w:p w:rsidR="001304C5" w:rsidRPr="00EF7CB7" w:rsidRDefault="001304C5"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7" w:name="_Toc517169352"/>
      <w:r w:rsidRPr="00856058">
        <w:rPr>
          <w:rFonts w:ascii="Times New Roman" w:hAnsi="Times New Roman" w:cs="Times New Roman"/>
        </w:rPr>
        <w:t>Evaluation Metric</w:t>
      </w:r>
      <w:bookmarkEnd w:id="27"/>
    </w:p>
    <w:p w:rsidR="00174BB6" w:rsidRDefault="00DC1012" w:rsidP="006045B1">
      <w:pPr>
        <w:spacing w:line="360" w:lineRule="auto"/>
        <w:jc w:val="both"/>
      </w:pPr>
      <w:r>
        <w:t>There are numerous pos</w:t>
      </w:r>
      <w:r w:rsidR="007474B2">
        <w:t xml:space="preserve">sible evaluation metrics for regression problems. Two of the most frequently used metrics as described by </w:t>
      </w:r>
      <w:r w:rsidR="007474B2">
        <w:fldChar w:fldCharType="begin"/>
      </w:r>
      <w:r w:rsidR="007474B2">
        <w:instrText xml:space="preserve"> ADDIN ZOTERO_ITEM CSL_CITATION {"citationID":"zqFG7RdE","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474B2">
        <w:fldChar w:fldCharType="separate"/>
      </w:r>
      <w:r w:rsidR="007474B2" w:rsidRPr="007474B2">
        <w:rPr>
          <w:lang w:val="en-US"/>
        </w:rPr>
        <w:t>(Géron, 2017)</w:t>
      </w:r>
      <w:r w:rsidR="007474B2">
        <w:fldChar w:fldCharType="end"/>
      </w:r>
      <w:r w:rsidR="007474B2">
        <w:t xml:space="preserve"> are Mean </w:t>
      </w:r>
      <w:r w:rsidR="005E03FD">
        <w:t>Squared Error (MS</w:t>
      </w:r>
      <w:r w:rsidR="007474B2">
        <w:t>E) and Root Mean Squared Error (RMSE)</w:t>
      </w:r>
      <w:r w:rsidR="007E58C8">
        <w:t>.</w:t>
      </w:r>
      <w:r w:rsidR="005E03FD">
        <w:t xml:space="preserve"> </w:t>
      </w:r>
      <w:r w:rsidR="00A7248C">
        <w:t>These metrics are essentially the same as getting the square root of the MSE gives the RMSE. Another metric commonly used is Mean Absolute Error (MAE)</w:t>
      </w:r>
      <w:r w:rsidR="00CC4014">
        <w:t xml:space="preserve">. Both RMSE and MAE are similar in that they give a result in the range of 0 to </w:t>
      </w:r>
      <w:r w:rsidR="00CC4014">
        <w:sym w:font="Symbol" w:char="F0A5"/>
      </w:r>
      <w:r w:rsidR="007D5E2C">
        <w:t xml:space="preserve"> where a result closer to 0 is better</w:t>
      </w:r>
      <w:r w:rsidR="00C041DC">
        <w:t xml:space="preserve">. The </w:t>
      </w:r>
      <w:r w:rsidR="006F4891">
        <w:t>main difference between</w:t>
      </w:r>
      <w:r w:rsidR="00C041DC">
        <w:t xml:space="preserve"> RMSE and MAE is</w:t>
      </w:r>
      <w:r w:rsidR="00847025">
        <w:t>,</w:t>
      </w:r>
      <w:r w:rsidR="00C041DC">
        <w:t xml:space="preserve"> MAE is less sensitive to outliers</w:t>
      </w:r>
      <w:r w:rsidR="00EB68A7">
        <w:t>.</w:t>
      </w:r>
      <w:r w:rsidR="00056156">
        <w:t xml:space="preserve"> </w:t>
      </w:r>
      <w:r w:rsidR="00C26E03">
        <w:t>This characteristic occurs as RMSE squares the errors, therefore giving a larger weight to larger errors</w:t>
      </w:r>
      <w:r w:rsidR="0046618C">
        <w:t xml:space="preserve"> caused by outliers</w:t>
      </w:r>
      <w:r w:rsidR="00C26E03">
        <w:t>.</w:t>
      </w:r>
      <w:r w:rsidR="007A5444">
        <w:t xml:space="preserve"> </w:t>
      </w:r>
      <w:r w:rsidR="00056156">
        <w:t>Despite this</w:t>
      </w:r>
      <w:r w:rsidR="00C26E03">
        <w:t>,</w:t>
      </w:r>
      <w:r w:rsidR="00056156">
        <w:t xml:space="preserve"> both evaluation metrics will be used with a particular focus on RMSE as </w:t>
      </w:r>
      <w:r w:rsidR="00056156">
        <w:fldChar w:fldCharType="begin"/>
      </w:r>
      <w:r w:rsidR="00056156">
        <w:instrText xml:space="preserve"> ADDIN ZOTERO_ITEM CSL_CITATION {"citationID":"5spGRToD","properties":{"formattedCitation":"(Chai and Draxler, 2014)","plainCitation":"(Chai and Draxler, 2014)","noteIndex":0},"citationItems":[{"id":438,"uris":["http://zotero.org/users/4597499/items/F3ZYL9IF"],"uri":["http://zotero.org/users/4597499/items/F3ZYL9IF"],"itemData":{"id":438,"type":"article-journal","title":"Root mean square error (RMSE) or mean absolute error (MAE)? – Arguments against avoiding RMSE in the literature","container-title":"Geoscientific Model Development","page":"1247-1250","volume":"7","issue":"3","source":"Crossref","abstract":"Both the root mean square error (RMSE) and the mean absolute error (MAE) are regularly employed in model evaluation studies. Willmott and Matsuura (2005) have suggested that the RMSE is not a good indicator of average model performance and might 5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10 or adding the RMSE measures could be more beneﬁ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ﬁes the triangle inequality requirement for a dis15 tance metric whereas Willmott et al. (2009) indicated that the sums-of-squares-based statistics do not satisfy this rule. In the end, we discussed some circumstances where using the RMSE will be more beneﬁcial. However, we do not contend that the RMSE is superior over the MAE. Instead, a combination of metrics, including but certainly not limited to RMSEs and MAEs, are often required to assess model performance.","URL":"http://www.geosci-model-dev.net/7/1247/2014/","DOI":"10.5194/gmd-7-1247-2014","ISSN":"1991-9603","shortTitle":"Root mean square error (RMSE) or mean absolute error (MAE)?","language":"en","author":[{"family":"Chai","given":"T."},{"family":"Draxler","given":"R. R."}],"issued":{"date-parts":[["2014",6,30]]},"accessed":{"date-parts":[["2018",6,18]]}}}],"schema":"https://github.com/citation-style-language/schema/raw/master/csl-citation.json"} </w:instrText>
      </w:r>
      <w:r w:rsidR="00056156">
        <w:fldChar w:fldCharType="separate"/>
      </w:r>
      <w:r w:rsidR="00056156">
        <w:rPr>
          <w:noProof/>
        </w:rPr>
        <w:t>(Chai and Draxler, 2014)</w:t>
      </w:r>
      <w:r w:rsidR="00056156">
        <w:fldChar w:fldCharType="end"/>
      </w:r>
      <w:r w:rsidR="00056156">
        <w:t xml:space="preserve"> outline that RMSE is often used in meteorology.</w:t>
      </w:r>
    </w:p>
    <w:p w:rsidR="00174BB6" w:rsidRDefault="00174BB6" w:rsidP="00174BB6">
      <w:r>
        <w:br w:type="page"/>
      </w:r>
    </w:p>
    <w:p w:rsidR="00EF7CB7" w:rsidRDefault="00174BB6" w:rsidP="000B2F84">
      <w:pPr>
        <w:pStyle w:val="Heading1"/>
        <w:numPr>
          <w:ilvl w:val="0"/>
          <w:numId w:val="1"/>
        </w:numPr>
        <w:spacing w:line="360" w:lineRule="auto"/>
        <w:jc w:val="both"/>
        <w:rPr>
          <w:rFonts w:ascii="Times New Roman" w:hAnsi="Times New Roman" w:cs="Times New Roman"/>
          <w:sz w:val="28"/>
          <w:szCs w:val="28"/>
        </w:rPr>
      </w:pPr>
      <w:bookmarkStart w:id="28" w:name="_Toc517169353"/>
      <w:r w:rsidRPr="00174BB6">
        <w:rPr>
          <w:rFonts w:ascii="Times New Roman" w:hAnsi="Times New Roman" w:cs="Times New Roman"/>
          <w:sz w:val="28"/>
          <w:szCs w:val="28"/>
        </w:rPr>
        <w:lastRenderedPageBreak/>
        <w:t>Research Findings and Analysis</w:t>
      </w:r>
      <w:bookmarkEnd w:id="28"/>
    </w:p>
    <w:p w:rsidR="00830F49" w:rsidRDefault="000B2F84" w:rsidP="00830F49">
      <w:pPr>
        <w:pStyle w:val="Heading2"/>
        <w:numPr>
          <w:ilvl w:val="1"/>
          <w:numId w:val="1"/>
        </w:numPr>
        <w:rPr>
          <w:rFonts w:ascii="Times New Roman" w:hAnsi="Times New Roman" w:cs="Times New Roman"/>
          <w:sz w:val="28"/>
          <w:szCs w:val="28"/>
        </w:rPr>
      </w:pPr>
      <w:bookmarkStart w:id="29" w:name="_Toc517169354"/>
      <w:r w:rsidRPr="000B2F84">
        <w:rPr>
          <w:rFonts w:ascii="Times New Roman" w:hAnsi="Times New Roman" w:cs="Times New Roman"/>
          <w:sz w:val="28"/>
          <w:szCs w:val="28"/>
        </w:rPr>
        <w:t>Cluster Analysis</w:t>
      </w:r>
      <w:bookmarkEnd w:id="29"/>
    </w:p>
    <w:p w:rsidR="00830F49" w:rsidRPr="00830F49" w:rsidRDefault="00830F49" w:rsidP="00830F49">
      <w:pPr>
        <w:rPr>
          <w:lang w:val="en-GB"/>
        </w:rPr>
      </w:pPr>
    </w:p>
    <w:p w:rsidR="000B2F84" w:rsidRDefault="000B2F84" w:rsidP="000B2F84">
      <w:pPr>
        <w:pStyle w:val="ListParagraph"/>
        <w:numPr>
          <w:ilvl w:val="0"/>
          <w:numId w:val="6"/>
        </w:numPr>
        <w:spacing w:line="360" w:lineRule="auto"/>
        <w:jc w:val="both"/>
        <w:rPr>
          <w:lang w:val="en-GB"/>
        </w:rPr>
      </w:pPr>
      <w:r>
        <w:rPr>
          <w:lang w:val="en-GB"/>
        </w:rPr>
        <w:t>Group data by date</w:t>
      </w:r>
      <w:r w:rsidR="009E6F4B">
        <w:rPr>
          <w:lang w:val="en-GB"/>
        </w:rPr>
        <w:t>-time</w:t>
      </w:r>
      <w:r>
        <w:rPr>
          <w:lang w:val="en-GB"/>
        </w:rPr>
        <w:t xml:space="preserve"> and get mean/median</w:t>
      </w:r>
      <w:r w:rsidR="00B049BD">
        <w:rPr>
          <w:lang w:val="en-GB"/>
        </w:rPr>
        <w:t xml:space="preserve"> (will try both as mean can be influenced by outliers)</w:t>
      </w:r>
      <w:r>
        <w:rPr>
          <w:lang w:val="en-GB"/>
        </w:rPr>
        <w:t xml:space="preserve"> for each column so only have one observation for each timestamp. Should be approximately 175,000 observations after aggregation</w:t>
      </w:r>
    </w:p>
    <w:p w:rsidR="000B2F84" w:rsidRDefault="000B2F84" w:rsidP="000B2F84">
      <w:pPr>
        <w:pStyle w:val="ListParagraph"/>
        <w:numPr>
          <w:ilvl w:val="0"/>
          <w:numId w:val="6"/>
        </w:numPr>
        <w:spacing w:line="360" w:lineRule="auto"/>
        <w:jc w:val="both"/>
        <w:rPr>
          <w:lang w:val="en-GB"/>
        </w:rPr>
      </w:pPr>
      <w:r>
        <w:rPr>
          <w:lang w:val="en-GB"/>
        </w:rPr>
        <w:t>Fill any missing values after previous process</w:t>
      </w:r>
    </w:p>
    <w:p w:rsidR="000B2F84" w:rsidRDefault="000B2F84" w:rsidP="000B2F84">
      <w:pPr>
        <w:pStyle w:val="ListParagraph"/>
        <w:numPr>
          <w:ilvl w:val="0"/>
          <w:numId w:val="6"/>
        </w:numPr>
        <w:spacing w:line="360" w:lineRule="auto"/>
        <w:jc w:val="both"/>
        <w:rPr>
          <w:lang w:val="en-GB"/>
        </w:rPr>
      </w:pPr>
      <w:r>
        <w:rPr>
          <w:lang w:val="en-GB"/>
        </w:rPr>
        <w:t xml:space="preserve">Normalise data </w:t>
      </w:r>
      <w:r w:rsidR="00C21386">
        <w:rPr>
          <w:lang w:val="en-GB"/>
        </w:rPr>
        <w:t>using S</w:t>
      </w:r>
      <w:r>
        <w:rPr>
          <w:lang w:val="en-GB"/>
        </w:rPr>
        <w:t>tandardscaler as it normalises data</w:t>
      </w:r>
      <w:r w:rsidR="001B1558">
        <w:rPr>
          <w:lang w:val="en-GB"/>
        </w:rPr>
        <w:t xml:space="preserve"> (stays the sa</w:t>
      </w:r>
      <w:r w:rsidR="00C42C49">
        <w:rPr>
          <w:lang w:val="en-GB"/>
        </w:rPr>
        <w:t>me for all sections from now on</w:t>
      </w:r>
      <w:r w:rsidR="001B1558">
        <w:rPr>
          <w:lang w:val="en-GB"/>
        </w:rPr>
        <w:t>)</w:t>
      </w:r>
      <w:r>
        <w:rPr>
          <w:lang w:val="en-GB"/>
        </w:rPr>
        <w:t>, so it has a mean of 0 and standard deviation of 1. This is optimal if neural networks are used at a later date.</w:t>
      </w:r>
    </w:p>
    <w:p w:rsidR="000B2F84" w:rsidRDefault="000B2F84" w:rsidP="000B2F84">
      <w:pPr>
        <w:pStyle w:val="ListParagraph"/>
        <w:numPr>
          <w:ilvl w:val="0"/>
          <w:numId w:val="6"/>
        </w:numPr>
        <w:spacing w:line="360" w:lineRule="auto"/>
        <w:jc w:val="both"/>
        <w:rPr>
          <w:lang w:val="en-GB"/>
        </w:rPr>
      </w:pPr>
      <w:r>
        <w:rPr>
          <w:lang w:val="en-GB"/>
        </w:rPr>
        <w:t xml:space="preserve">Perform clustering and analysis on raw features only, no engineered </w:t>
      </w:r>
      <w:r w:rsidR="00DB7D66">
        <w:rPr>
          <w:lang w:val="en-GB"/>
        </w:rPr>
        <w:t>features</w:t>
      </w:r>
    </w:p>
    <w:p w:rsidR="00707919" w:rsidRDefault="00746B8D" w:rsidP="000B2F84">
      <w:pPr>
        <w:pStyle w:val="ListParagraph"/>
        <w:numPr>
          <w:ilvl w:val="0"/>
          <w:numId w:val="6"/>
        </w:numPr>
        <w:spacing w:line="360" w:lineRule="auto"/>
        <w:jc w:val="both"/>
        <w:rPr>
          <w:lang w:val="en-GB"/>
        </w:rPr>
      </w:pPr>
      <w:r>
        <w:rPr>
          <w:lang w:val="en-GB"/>
        </w:rPr>
        <w:t>Determine if K-means correctly separates</w:t>
      </w:r>
      <w:r w:rsidR="00707919">
        <w:rPr>
          <w:lang w:val="en-GB"/>
        </w:rPr>
        <w:t xml:space="preserve"> the seasons</w:t>
      </w:r>
      <w:r w:rsidR="0095320D">
        <w:rPr>
          <w:lang w:val="en-GB"/>
        </w:rPr>
        <w:t>, outlier analysis</w:t>
      </w:r>
      <w:r w:rsidR="00B26CF8">
        <w:rPr>
          <w:lang w:val="en-GB"/>
        </w:rPr>
        <w:t xml:space="preserve"> if required</w:t>
      </w:r>
    </w:p>
    <w:p w:rsidR="00DB7D66" w:rsidRDefault="00DB7D66" w:rsidP="00830F49">
      <w:pPr>
        <w:pStyle w:val="Heading2"/>
        <w:numPr>
          <w:ilvl w:val="1"/>
          <w:numId w:val="1"/>
        </w:numPr>
        <w:rPr>
          <w:rFonts w:ascii="Times New Roman" w:hAnsi="Times New Roman" w:cs="Times New Roman"/>
          <w:sz w:val="28"/>
          <w:szCs w:val="28"/>
        </w:rPr>
      </w:pPr>
      <w:bookmarkStart w:id="30" w:name="_Toc517169355"/>
      <w:r w:rsidRPr="00830F49">
        <w:rPr>
          <w:rFonts w:ascii="Times New Roman" w:hAnsi="Times New Roman" w:cs="Times New Roman"/>
          <w:sz w:val="28"/>
          <w:szCs w:val="28"/>
        </w:rPr>
        <w:t>Rainfall Prediction</w:t>
      </w:r>
      <w:bookmarkEnd w:id="30"/>
    </w:p>
    <w:p w:rsidR="00830F49" w:rsidRPr="00830F49" w:rsidRDefault="00830F49" w:rsidP="00830F49">
      <w:pPr>
        <w:rPr>
          <w:lang w:val="en-GB"/>
        </w:rPr>
      </w:pPr>
    </w:p>
    <w:p w:rsidR="00DB7D66" w:rsidRDefault="00830F49" w:rsidP="00DB7D66">
      <w:pPr>
        <w:pStyle w:val="ListParagraph"/>
        <w:numPr>
          <w:ilvl w:val="0"/>
          <w:numId w:val="7"/>
        </w:numPr>
        <w:spacing w:line="360" w:lineRule="auto"/>
        <w:jc w:val="both"/>
        <w:rPr>
          <w:lang w:val="en-GB"/>
        </w:rPr>
      </w:pPr>
      <w:r>
        <w:rPr>
          <w:lang w:val="en-GB"/>
        </w:rPr>
        <w:t>Shift data so it represents a time series problem</w:t>
      </w:r>
    </w:p>
    <w:p w:rsidR="00830F49" w:rsidRDefault="00830F49" w:rsidP="00DB7D66">
      <w:pPr>
        <w:pStyle w:val="ListParagraph"/>
        <w:numPr>
          <w:ilvl w:val="0"/>
          <w:numId w:val="7"/>
        </w:numPr>
        <w:spacing w:line="360" w:lineRule="auto"/>
        <w:jc w:val="both"/>
        <w:rPr>
          <w:lang w:val="en-GB"/>
        </w:rPr>
      </w:pPr>
      <w:r>
        <w:rPr>
          <w:lang w:val="en-GB"/>
        </w:rPr>
        <w:t>Run XGB using raw features only and analyse results</w:t>
      </w:r>
      <w:r w:rsidR="003B5854">
        <w:rPr>
          <w:lang w:val="en-GB"/>
        </w:rPr>
        <w:t>. Model tuning will be required also</w:t>
      </w:r>
    </w:p>
    <w:p w:rsidR="00830F49" w:rsidRPr="00DB7D66" w:rsidRDefault="00830F49" w:rsidP="00DB7D66">
      <w:pPr>
        <w:pStyle w:val="ListParagraph"/>
        <w:numPr>
          <w:ilvl w:val="0"/>
          <w:numId w:val="7"/>
        </w:numPr>
        <w:spacing w:line="360" w:lineRule="auto"/>
        <w:jc w:val="both"/>
        <w:rPr>
          <w:lang w:val="en-GB"/>
        </w:rPr>
      </w:pPr>
      <w:r>
        <w:rPr>
          <w:lang w:val="en-GB"/>
        </w:rPr>
        <w:t>Run XGB with new features e.g. categorical season variable, generate time lagged features e.g. include the temperature from the previous two timesteps in each observation</w:t>
      </w:r>
    </w:p>
    <w:p w:rsidR="000B2F84" w:rsidRPr="000B2F84" w:rsidRDefault="000B2F84" w:rsidP="000B2F84">
      <w:pPr>
        <w:spacing w:line="360" w:lineRule="auto"/>
        <w:jc w:val="both"/>
        <w:rPr>
          <w:lang w:val="en-GB"/>
        </w:rPr>
      </w:pPr>
    </w:p>
    <w:p w:rsidR="000B2F84" w:rsidRPr="000B2F84" w:rsidRDefault="000B2F84" w:rsidP="000B2F84">
      <w:pPr>
        <w:spacing w:line="360" w:lineRule="auto"/>
        <w:jc w:val="both"/>
        <w:rPr>
          <w:lang w:val="en-GB"/>
        </w:rPr>
      </w:pPr>
    </w:p>
    <w:p w:rsidR="000B2F84" w:rsidRPr="000B2F84" w:rsidRDefault="000B2F84" w:rsidP="000B2F84">
      <w:pPr>
        <w:rPr>
          <w:lang w:val="en-GB"/>
        </w:rPr>
      </w:pPr>
    </w:p>
    <w:p w:rsidR="00174BB6" w:rsidRDefault="00174BB6" w:rsidP="00174BB6">
      <w:pPr>
        <w:rPr>
          <w:lang w:val="en-GB"/>
        </w:rPr>
      </w:pPr>
    </w:p>
    <w:p w:rsidR="00174BB6" w:rsidRPr="00174BB6" w:rsidRDefault="00174BB6" w:rsidP="00174BB6">
      <w:pPr>
        <w:rPr>
          <w:lang w:val="en-GB"/>
        </w:rPr>
      </w:pPr>
    </w:p>
    <w:p w:rsidR="00EF7CB7" w:rsidRPr="00EF7CB7" w:rsidRDefault="00EF7CB7" w:rsidP="006045B1">
      <w:pPr>
        <w:spacing w:line="360" w:lineRule="auto"/>
        <w:jc w:val="both"/>
      </w:pPr>
    </w:p>
    <w:p w:rsidR="00E95201" w:rsidRPr="00E95201" w:rsidRDefault="00E95201" w:rsidP="006045B1">
      <w:pPr>
        <w:spacing w:line="360" w:lineRule="auto"/>
        <w:jc w:val="both"/>
      </w:pPr>
    </w:p>
    <w:p w:rsidR="00E95201" w:rsidRPr="00E95201" w:rsidRDefault="00E95201" w:rsidP="006045B1">
      <w:pPr>
        <w:spacing w:line="360" w:lineRule="auto"/>
        <w:jc w:val="both"/>
      </w:pPr>
    </w:p>
    <w:p w:rsidR="00E95201" w:rsidRDefault="00E95201" w:rsidP="006045B1">
      <w:pPr>
        <w:spacing w:line="360" w:lineRule="auto"/>
        <w:jc w:val="both"/>
      </w:pPr>
    </w:p>
    <w:p w:rsidR="00E95201" w:rsidRPr="00E95201" w:rsidRDefault="00E95201" w:rsidP="006045B1">
      <w:pPr>
        <w:spacing w:line="360" w:lineRule="auto"/>
        <w:jc w:val="both"/>
      </w:pPr>
    </w:p>
    <w:p w:rsidR="00E95201" w:rsidRPr="00E95201" w:rsidRDefault="00E95201" w:rsidP="006045B1">
      <w:pPr>
        <w:spacing w:line="360" w:lineRule="auto"/>
        <w:jc w:val="both"/>
        <w:rPr>
          <w:lang w:val="en-GB"/>
        </w:rPr>
      </w:pPr>
    </w:p>
    <w:p w:rsidR="00E95201" w:rsidRPr="00E95201" w:rsidRDefault="00E95201" w:rsidP="00856058">
      <w:pPr>
        <w:pStyle w:val="Heading2"/>
        <w:numPr>
          <w:ilvl w:val="2"/>
          <w:numId w:val="3"/>
        </w:numPr>
        <w:rPr>
          <w:rFonts w:ascii="Times New Roman" w:hAnsi="Times New Roman" w:cs="Times New Roman"/>
          <w:sz w:val="28"/>
          <w:szCs w:val="28"/>
        </w:rPr>
      </w:pPr>
      <w:r w:rsidRPr="00E95201">
        <w:rPr>
          <w:rFonts w:ascii="Times New Roman" w:hAnsi="Times New Roman" w:cs="Times New Roman"/>
          <w:sz w:val="28"/>
          <w:szCs w:val="28"/>
        </w:rPr>
        <w:br w:type="page"/>
      </w:r>
    </w:p>
    <w:p w:rsidR="004E7D9C" w:rsidRPr="00087605" w:rsidRDefault="004E7D9C" w:rsidP="00087605">
      <w:pPr>
        <w:pStyle w:val="Heading1"/>
        <w:rPr>
          <w:rFonts w:ascii="Times New Roman" w:hAnsi="Times New Roman" w:cs="Times New Roman"/>
          <w:sz w:val="28"/>
          <w:szCs w:val="28"/>
        </w:rPr>
      </w:pPr>
      <w:bookmarkStart w:id="31" w:name="_Toc517169356"/>
      <w:r w:rsidRPr="00087605">
        <w:rPr>
          <w:rFonts w:ascii="Times New Roman" w:hAnsi="Times New Roman" w:cs="Times New Roman"/>
          <w:sz w:val="28"/>
          <w:szCs w:val="28"/>
        </w:rPr>
        <w:lastRenderedPageBreak/>
        <w:t>References</w:t>
      </w:r>
      <w:bookmarkEnd w:id="31"/>
    </w:p>
    <w:p w:rsidR="00056156" w:rsidRPr="00192D42" w:rsidRDefault="0036000E" w:rsidP="00056156">
      <w:pPr>
        <w:pStyle w:val="Bibliography"/>
        <w:rPr>
          <w:lang w:val="en-US"/>
        </w:rPr>
      </w:pPr>
      <w:r w:rsidRPr="00192D42">
        <w:fldChar w:fldCharType="begin"/>
      </w:r>
      <w:r w:rsidRPr="00192D42">
        <w:instrText xml:space="preserve"> ADDIN ZOTERO_BIBL {"uncited":[],"omitted":[],"custom":[]} CSL_BIBLIOGRAPHY </w:instrText>
      </w:r>
      <w:r w:rsidRPr="00192D42">
        <w:fldChar w:fldCharType="separate"/>
      </w:r>
      <w:r w:rsidR="00056156" w:rsidRPr="00192D42">
        <w:rPr>
          <w:iCs/>
          <w:lang w:val="en-US"/>
        </w:rPr>
        <w:t xml:space="preserve">3.1. Cross-validation: evaluating estimator performance — </w:t>
      </w:r>
      <w:proofErr w:type="spellStart"/>
      <w:r w:rsidR="00056156" w:rsidRPr="00192D42">
        <w:rPr>
          <w:iCs/>
          <w:lang w:val="en-US"/>
        </w:rPr>
        <w:t>scikit</w:t>
      </w:r>
      <w:proofErr w:type="spellEnd"/>
      <w:r w:rsidR="00056156" w:rsidRPr="00192D42">
        <w:rPr>
          <w:iCs/>
          <w:lang w:val="en-US"/>
        </w:rPr>
        <w:t>-learn 0.19.1 documentation</w:t>
      </w:r>
      <w:r w:rsidR="00056156" w:rsidRPr="00192D42">
        <w:rPr>
          <w:lang w:val="en-US"/>
        </w:rPr>
        <w:t xml:space="preserve"> (</w:t>
      </w:r>
      <w:r w:rsidR="009A3137">
        <w:rPr>
          <w:lang w:val="en-US"/>
        </w:rPr>
        <w:t>n.d.</w:t>
      </w:r>
      <w:r w:rsidR="00056156" w:rsidRPr="00192D42">
        <w:rPr>
          <w:lang w:val="en-US"/>
        </w:rPr>
        <w:t>). Available at: http://scikit-learn.org/stable/modules/cross_validation.html (Accessed: 18 June 2018).</w:t>
      </w:r>
    </w:p>
    <w:p w:rsidR="00056156" w:rsidRPr="00192D42" w:rsidRDefault="00056156" w:rsidP="00056156">
      <w:pPr>
        <w:pStyle w:val="Bibliography"/>
        <w:rPr>
          <w:lang w:val="en-US"/>
        </w:rPr>
      </w:pPr>
      <w:proofErr w:type="spellStart"/>
      <w:r w:rsidRPr="00192D42">
        <w:rPr>
          <w:lang w:val="en-US"/>
        </w:rPr>
        <w:t>Al­Roby</w:t>
      </w:r>
      <w:proofErr w:type="spellEnd"/>
      <w:r w:rsidRPr="00192D42">
        <w:rPr>
          <w:lang w:val="en-US"/>
        </w:rPr>
        <w:t xml:space="preserve">, M. F. and </w:t>
      </w:r>
      <w:proofErr w:type="spellStart"/>
      <w:r w:rsidRPr="00192D42">
        <w:rPr>
          <w:lang w:val="en-US"/>
        </w:rPr>
        <w:t>Alaa</w:t>
      </w:r>
      <w:proofErr w:type="spellEnd"/>
      <w:r w:rsidRPr="00192D42">
        <w:rPr>
          <w:lang w:val="en-US"/>
        </w:rPr>
        <w:t xml:space="preserve"> M</w:t>
      </w:r>
      <w:proofErr w:type="gramStart"/>
      <w:r w:rsidRPr="00192D42">
        <w:rPr>
          <w:lang w:val="en-US"/>
        </w:rPr>
        <w:t>, .</w:t>
      </w:r>
      <w:proofErr w:type="gramEnd"/>
      <w:r w:rsidRPr="00192D42">
        <w:rPr>
          <w:lang w:val="en-US"/>
        </w:rPr>
        <w:t xml:space="preserve"> </w:t>
      </w:r>
      <w:proofErr w:type="spellStart"/>
      <w:r w:rsidRPr="00192D42">
        <w:rPr>
          <w:lang w:val="en-US"/>
        </w:rPr>
        <w:t>El­Halees</w:t>
      </w:r>
      <w:proofErr w:type="spellEnd"/>
      <w:r w:rsidRPr="00192D42">
        <w:rPr>
          <w:lang w:val="en-US"/>
        </w:rPr>
        <w:t xml:space="preserve">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Accessed: 1 June 2018).</w:t>
      </w:r>
    </w:p>
    <w:p w:rsidR="00056156" w:rsidRPr="00192D42" w:rsidRDefault="00056156" w:rsidP="00056156">
      <w:pPr>
        <w:pStyle w:val="Bibliography"/>
        <w:rPr>
          <w:lang w:val="en-US"/>
        </w:rPr>
      </w:pPr>
      <w:r w:rsidRPr="00192D42">
        <w:rPr>
          <w:lang w:val="en-US"/>
        </w:rPr>
        <w:t xml:space="preserve">Andersson, E. (2014) </w:t>
      </w:r>
      <w:r w:rsidRPr="00192D42">
        <w:rPr>
          <w:iCs/>
          <w:lang w:val="en-US"/>
        </w:rPr>
        <w:t>Medium-range forecasts</w:t>
      </w:r>
      <w:r w:rsidRPr="00192D42">
        <w:rPr>
          <w:lang w:val="en-US"/>
        </w:rPr>
        <w:t xml:space="preserve">, </w:t>
      </w:r>
      <w:r w:rsidRPr="00192D42">
        <w:rPr>
          <w:iCs/>
          <w:lang w:val="en-US"/>
        </w:rPr>
        <w:t>ECMWF</w:t>
      </w:r>
      <w:r w:rsidRPr="00192D42">
        <w:rPr>
          <w:lang w:val="en-US"/>
        </w:rPr>
        <w:t>. Available at: https://www.ecmwf.int/en/forecasts/documentation-and-support/medium-range-forecasts (Accessed: 28 May 2018).</w:t>
      </w:r>
    </w:p>
    <w:p w:rsidR="00056156" w:rsidRPr="00192D42" w:rsidRDefault="00056156" w:rsidP="00056156">
      <w:pPr>
        <w:pStyle w:val="Bibliography"/>
        <w:rPr>
          <w:lang w:val="en-US"/>
        </w:rPr>
      </w:pPr>
      <w:r w:rsidRPr="00192D42">
        <w:rPr>
          <w:lang w:val="en-US"/>
        </w:rPr>
        <w:t xml:space="preserve">Barratt, M. (2017) </w:t>
      </w:r>
      <w:r w:rsidRPr="00192D42">
        <w:rPr>
          <w:iCs/>
          <w:lang w:val="en-US"/>
        </w:rPr>
        <w:t>25 years of ensemble forecasting at ECMWF</w:t>
      </w:r>
      <w:r w:rsidRPr="00192D42">
        <w:rPr>
          <w:lang w:val="en-US"/>
        </w:rPr>
        <w:t xml:space="preserve">, </w:t>
      </w:r>
      <w:r w:rsidRPr="00192D42">
        <w:rPr>
          <w:iCs/>
          <w:lang w:val="en-US"/>
        </w:rPr>
        <w:t>ECMWF</w:t>
      </w:r>
      <w:r w:rsidRPr="00192D42">
        <w:rPr>
          <w:lang w:val="en-US"/>
        </w:rPr>
        <w:t>. Available at: https://www.ecmwf.int/en/newsletter/153/meteorology/25-years-ensemble-forecasting-ecmwf (Accessed: 28 May 2018).</w:t>
      </w:r>
    </w:p>
    <w:p w:rsidR="00056156" w:rsidRPr="00192D42" w:rsidRDefault="00056156" w:rsidP="00056156">
      <w:pPr>
        <w:pStyle w:val="Bibliography"/>
        <w:rPr>
          <w:lang w:val="en-US"/>
        </w:rPr>
      </w:pPr>
      <w:proofErr w:type="spellStart"/>
      <w:r w:rsidRPr="00192D42">
        <w:rPr>
          <w:lang w:val="en-US"/>
        </w:rPr>
        <w:t>Broomhead</w:t>
      </w:r>
      <w:proofErr w:type="spellEnd"/>
      <w:r w:rsidRPr="00192D42">
        <w:rPr>
          <w:lang w:val="en-US"/>
        </w:rPr>
        <w:t>, D. S. and Lowe, D. (1988) ‘Multivariable Functional Interpolation and Adaptive Networks’, p. 35. Available at: https://web.archive.org/web/20140714173428/https://www.complex-systems.com/pdf/02-3-5.pdf (Accessed: 11 June 2018).</w:t>
      </w:r>
    </w:p>
    <w:p w:rsidR="00056156" w:rsidRPr="00192D42" w:rsidRDefault="00056156" w:rsidP="00056156">
      <w:pPr>
        <w:pStyle w:val="Bibliography"/>
        <w:rPr>
          <w:lang w:val="en-US"/>
        </w:rPr>
      </w:pPr>
      <w:r w:rsidRPr="00192D42">
        <w:rPr>
          <w:lang w:val="en-US"/>
        </w:rPr>
        <w:t xml:space="preserve">C. Müller, A. and Guido, S. (2016) </w:t>
      </w:r>
      <w:r w:rsidRPr="00192D42">
        <w:rPr>
          <w:iCs/>
          <w:lang w:val="en-US"/>
        </w:rPr>
        <w:t xml:space="preserve">Introduction to Machine Learning with Python. A Guide </w:t>
      </w:r>
      <w:proofErr w:type="gramStart"/>
      <w:r w:rsidRPr="00192D42">
        <w:rPr>
          <w:iCs/>
          <w:lang w:val="en-US"/>
        </w:rPr>
        <w:t>For</w:t>
      </w:r>
      <w:proofErr w:type="gramEnd"/>
      <w:r w:rsidRPr="00192D42">
        <w:rPr>
          <w:iCs/>
          <w:lang w:val="en-US"/>
        </w:rPr>
        <w:t xml:space="preserve"> Data Scientists.</w:t>
      </w:r>
      <w:r w:rsidRPr="00192D42">
        <w:rPr>
          <w:lang w:val="en-US"/>
        </w:rPr>
        <w:t xml:space="preserve"> First Edition. O’Reilly.</w:t>
      </w:r>
    </w:p>
    <w:p w:rsidR="00056156" w:rsidRPr="00192D42" w:rsidRDefault="00056156" w:rsidP="00056156">
      <w:pPr>
        <w:pStyle w:val="Bibliography"/>
        <w:rPr>
          <w:lang w:val="en-US"/>
        </w:rPr>
      </w:pPr>
      <w:r w:rsidRPr="00192D42">
        <w:rPr>
          <w:lang w:val="en-US"/>
        </w:rPr>
        <w:t xml:space="preserve">Chai, T. and </w:t>
      </w:r>
      <w:proofErr w:type="spellStart"/>
      <w:r w:rsidRPr="00192D42">
        <w:rPr>
          <w:lang w:val="en-US"/>
        </w:rPr>
        <w:t>Draxler</w:t>
      </w:r>
      <w:proofErr w:type="spellEnd"/>
      <w:r w:rsidRPr="00192D42">
        <w:rPr>
          <w:lang w:val="en-US"/>
        </w:rPr>
        <w:t xml:space="preserve">, R. R. (2014) ‘Root mean square error (RMSE) or mean absolute error (MAE)? – Arguments against avoiding RMSE in the literature’, </w:t>
      </w:r>
      <w:r w:rsidRPr="00192D42">
        <w:rPr>
          <w:iCs/>
          <w:lang w:val="en-US"/>
        </w:rPr>
        <w:t>Geoscientific Model Development</w:t>
      </w:r>
      <w:r w:rsidRPr="00192D42">
        <w:rPr>
          <w:lang w:val="en-US"/>
        </w:rPr>
        <w:t xml:space="preserve">, 7(3), pp. 1247–1250. </w:t>
      </w:r>
      <w:proofErr w:type="spellStart"/>
      <w:r w:rsidRPr="00192D42">
        <w:rPr>
          <w:lang w:val="en-US"/>
        </w:rPr>
        <w:t>doi</w:t>
      </w:r>
      <w:proofErr w:type="spellEnd"/>
      <w:r w:rsidRPr="00192D42">
        <w:rPr>
          <w:lang w:val="en-US"/>
        </w:rPr>
        <w:t>: 10.5194/gmd-7-1247-2014.</w:t>
      </w:r>
    </w:p>
    <w:p w:rsidR="00056156" w:rsidRPr="00192D42" w:rsidRDefault="00056156" w:rsidP="00056156">
      <w:pPr>
        <w:pStyle w:val="Bibliography"/>
        <w:rPr>
          <w:lang w:val="en-US"/>
        </w:rPr>
      </w:pPr>
      <w:proofErr w:type="spellStart"/>
      <w:r w:rsidRPr="00192D42">
        <w:rPr>
          <w:lang w:val="en-US"/>
        </w:rPr>
        <w:t>Coiffier</w:t>
      </w:r>
      <w:proofErr w:type="spellEnd"/>
      <w:r w:rsidRPr="00192D42">
        <w:rPr>
          <w:lang w:val="en-US"/>
        </w:rPr>
        <w:t xml:space="preserve">, J. (2011) </w:t>
      </w:r>
      <w:r w:rsidRPr="00192D42">
        <w:rPr>
          <w:iCs/>
          <w:lang w:val="en-US"/>
        </w:rPr>
        <w:t>Fundamentals of Numerical Weather Prediction</w:t>
      </w:r>
      <w:r w:rsidRPr="00192D42">
        <w:rPr>
          <w:lang w:val="en-US"/>
        </w:rPr>
        <w:t>. Cambridge University Press. Available at: https://books.google.ie/books?id=vY29h_Bvqk0C&amp;printsec=frontcover&amp;source=gbs_atb#v=onepage&amp;q&amp;f=false (Accessed: 1 June 2018).</w:t>
      </w:r>
    </w:p>
    <w:p w:rsidR="00056156" w:rsidRPr="00192D42" w:rsidRDefault="00056156" w:rsidP="00056156">
      <w:pPr>
        <w:pStyle w:val="Bibliography"/>
        <w:rPr>
          <w:lang w:val="en-US"/>
        </w:rPr>
      </w:pPr>
      <w:r w:rsidRPr="00192D42">
        <w:rPr>
          <w:lang w:val="en-US"/>
        </w:rPr>
        <w:t xml:space="preserve">Cortes, C. and </w:t>
      </w:r>
      <w:proofErr w:type="spellStart"/>
      <w:r w:rsidRPr="00192D42">
        <w:rPr>
          <w:lang w:val="en-US"/>
        </w:rPr>
        <w:t>Vapnik</w:t>
      </w:r>
      <w:proofErr w:type="spellEnd"/>
      <w:r w:rsidRPr="00192D42">
        <w:rPr>
          <w:lang w:val="en-US"/>
        </w:rPr>
        <w:t xml:space="preserve">, V. (1995) ‘Support-vector networks’, </w:t>
      </w:r>
      <w:r w:rsidRPr="00192D42">
        <w:rPr>
          <w:iCs/>
          <w:lang w:val="en-US"/>
        </w:rPr>
        <w:t>Machine Learning</w:t>
      </w:r>
      <w:r w:rsidRPr="00192D42">
        <w:rPr>
          <w:lang w:val="en-US"/>
        </w:rPr>
        <w:t xml:space="preserve">, 20(3), pp. 273–297. </w:t>
      </w:r>
      <w:proofErr w:type="spellStart"/>
      <w:r w:rsidRPr="00192D42">
        <w:rPr>
          <w:lang w:val="en-US"/>
        </w:rPr>
        <w:t>doi</w:t>
      </w:r>
      <w:proofErr w:type="spellEnd"/>
      <w:r w:rsidRPr="00192D42">
        <w:rPr>
          <w:lang w:val="en-US"/>
        </w:rPr>
        <w:t>: 10.1007/BF00994018.</w:t>
      </w:r>
    </w:p>
    <w:p w:rsidR="00056156" w:rsidRPr="00192D42" w:rsidRDefault="00056156" w:rsidP="00056156">
      <w:pPr>
        <w:pStyle w:val="Bibliography"/>
        <w:rPr>
          <w:lang w:val="en-US"/>
        </w:rPr>
      </w:pPr>
      <w:r w:rsidRPr="00192D42">
        <w:rPr>
          <w:lang w:val="en-US"/>
        </w:rPr>
        <w:t xml:space="preserve">De, S. S. and Debnath, A. (2009) ‘Artificial Neural Network Based Prediction of Maximum and Minimum Temperature in the Summer Monsoon Months over India’, </w:t>
      </w:r>
      <w:r w:rsidRPr="00192D42">
        <w:rPr>
          <w:iCs/>
          <w:lang w:val="en-US"/>
        </w:rPr>
        <w:t>Applied Physics Research</w:t>
      </w:r>
      <w:r w:rsidRPr="00192D42">
        <w:rPr>
          <w:lang w:val="en-US"/>
        </w:rPr>
        <w:t xml:space="preserve">, 1(2). </w:t>
      </w:r>
      <w:proofErr w:type="spellStart"/>
      <w:r w:rsidRPr="00192D42">
        <w:rPr>
          <w:lang w:val="en-US"/>
        </w:rPr>
        <w:t>doi</w:t>
      </w:r>
      <w:proofErr w:type="spellEnd"/>
      <w:r w:rsidRPr="00192D42">
        <w:rPr>
          <w:lang w:val="en-US"/>
        </w:rPr>
        <w:t>: 10.5539/</w:t>
      </w:r>
      <w:proofErr w:type="gramStart"/>
      <w:r w:rsidRPr="00192D42">
        <w:rPr>
          <w:lang w:val="en-US"/>
        </w:rPr>
        <w:t>apr.v</w:t>
      </w:r>
      <w:proofErr w:type="gramEnd"/>
      <w:r w:rsidRPr="00192D42">
        <w:rPr>
          <w:lang w:val="en-US"/>
        </w:rPr>
        <w:t>1n2p37.</w:t>
      </w:r>
    </w:p>
    <w:p w:rsidR="00056156" w:rsidRPr="00192D42" w:rsidRDefault="00056156" w:rsidP="00056156">
      <w:pPr>
        <w:pStyle w:val="Bibliography"/>
        <w:rPr>
          <w:lang w:val="en-US"/>
        </w:rPr>
      </w:pPr>
      <w:r w:rsidRPr="00192D42">
        <w:rPr>
          <w:lang w:val="en-US"/>
        </w:rPr>
        <w:t xml:space="preserve">Dreyfus, S. E. (1990) ‘Artificial neural networks, back propagation, and the Kelley-Bryson gradient procedure’, </w:t>
      </w:r>
      <w:r w:rsidRPr="00192D42">
        <w:rPr>
          <w:iCs/>
          <w:lang w:val="en-US"/>
        </w:rPr>
        <w:t>Journal of Guidance, Control, and Dynamics</w:t>
      </w:r>
      <w:r w:rsidRPr="00192D42">
        <w:rPr>
          <w:lang w:val="en-US"/>
        </w:rPr>
        <w:t xml:space="preserve">, 13(5), pp. 926–928. </w:t>
      </w:r>
      <w:proofErr w:type="spellStart"/>
      <w:r w:rsidRPr="00192D42">
        <w:rPr>
          <w:lang w:val="en-US"/>
        </w:rPr>
        <w:t>doi</w:t>
      </w:r>
      <w:proofErr w:type="spellEnd"/>
      <w:r w:rsidRPr="00192D42">
        <w:rPr>
          <w:lang w:val="en-US"/>
        </w:rPr>
        <w:t>: 10.2514/3.25422.</w:t>
      </w:r>
    </w:p>
    <w:p w:rsidR="00056156" w:rsidRPr="00192D42" w:rsidRDefault="00056156" w:rsidP="00056156">
      <w:pPr>
        <w:pStyle w:val="Bibliography"/>
        <w:rPr>
          <w:lang w:val="en-US"/>
        </w:rPr>
      </w:pPr>
      <w:r w:rsidRPr="00192D42">
        <w:rPr>
          <w:lang w:val="en-US"/>
        </w:rPr>
        <w:t xml:space="preserve">Elman, J. L. (1990) ‘Finding structure in time’, </w:t>
      </w:r>
      <w:r w:rsidRPr="00192D42">
        <w:rPr>
          <w:iCs/>
          <w:lang w:val="en-US"/>
        </w:rPr>
        <w:t>Cognitive Science</w:t>
      </w:r>
      <w:r w:rsidRPr="00192D42">
        <w:rPr>
          <w:lang w:val="en-US"/>
        </w:rPr>
        <w:t xml:space="preserve">, 14, pp. 179–211. Available at: </w:t>
      </w:r>
      <w:r w:rsidRPr="00192D42">
        <w:rPr>
          <w:lang w:val="en-US"/>
        </w:rPr>
        <w:lastRenderedPageBreak/>
        <w:t>http://citeseerx.ist.psu.edu/viewdoc/download?doi=10.1.1.298.8354&amp;rep=rep1&amp;type=pdf (Accessed: 11 June 2018).</w:t>
      </w:r>
    </w:p>
    <w:p w:rsidR="00056156" w:rsidRPr="00192D42" w:rsidRDefault="00056156" w:rsidP="00056156">
      <w:pPr>
        <w:pStyle w:val="Bibliography"/>
        <w:rPr>
          <w:lang w:val="en-US"/>
        </w:rPr>
      </w:pPr>
      <w:r w:rsidRPr="00192D42">
        <w:rPr>
          <w:lang w:val="en-US"/>
        </w:rPr>
        <w:t>Flynn, C. (</w:t>
      </w:r>
      <w:r w:rsidR="009A3137">
        <w:rPr>
          <w:lang w:val="en-US"/>
        </w:rPr>
        <w:t>n.d.</w:t>
      </w:r>
      <w:r w:rsidRPr="00192D42">
        <w:rPr>
          <w:lang w:val="en-US"/>
        </w:rPr>
        <w:t xml:space="preserve">) </w:t>
      </w:r>
      <w:r w:rsidRPr="00192D42">
        <w:rPr>
          <w:iCs/>
          <w:lang w:val="en-US"/>
        </w:rPr>
        <w:t xml:space="preserve">Forecasts in retrospect: A history of Numerical Weather Prediction | </w:t>
      </w:r>
      <w:proofErr w:type="spellStart"/>
      <w:r w:rsidRPr="00192D42">
        <w:rPr>
          <w:iCs/>
          <w:lang w:val="en-US"/>
        </w:rPr>
        <w:t>MetService</w:t>
      </w:r>
      <w:proofErr w:type="spellEnd"/>
      <w:r w:rsidRPr="00192D42">
        <w:rPr>
          <w:iCs/>
          <w:lang w:val="en-US"/>
        </w:rPr>
        <w:t xml:space="preserve"> Blog</w:t>
      </w:r>
      <w:r w:rsidRPr="00192D42">
        <w:rPr>
          <w:lang w:val="en-US"/>
        </w:rPr>
        <w:t>. Available at: https://blog.metservice.com/HistoryNWP (Accessed: 17 May 2018).</w:t>
      </w:r>
    </w:p>
    <w:p w:rsidR="00056156" w:rsidRPr="00192D42" w:rsidRDefault="00056156" w:rsidP="00056156">
      <w:pPr>
        <w:pStyle w:val="Bibliography"/>
        <w:rPr>
          <w:lang w:val="en-US"/>
        </w:rPr>
      </w:pPr>
      <w:r w:rsidRPr="00192D42">
        <w:rPr>
          <w:iCs/>
          <w:lang w:val="en-US"/>
        </w:rPr>
        <w:t>Forecasting Centre - Met Éireann - The Irish Meteorological Service</w:t>
      </w:r>
      <w:r w:rsidRPr="00192D42">
        <w:rPr>
          <w:lang w:val="en-US"/>
        </w:rPr>
        <w:t xml:space="preserve"> (</w:t>
      </w:r>
      <w:r w:rsidR="009A3137">
        <w:rPr>
          <w:lang w:val="en-US"/>
        </w:rPr>
        <w:t>n.d.</w:t>
      </w:r>
      <w:r w:rsidRPr="00192D42">
        <w:rPr>
          <w:lang w:val="en-US"/>
        </w:rPr>
        <w:t>). Available at: https://www.met.ie/science/forecasting-centre (Accessed: 28 May 2018).</w:t>
      </w:r>
    </w:p>
    <w:p w:rsidR="00056156" w:rsidRPr="00192D42" w:rsidRDefault="00056156" w:rsidP="00056156">
      <w:pPr>
        <w:pStyle w:val="Bibliography"/>
        <w:rPr>
          <w:lang w:val="en-US"/>
        </w:rPr>
      </w:pPr>
      <w:r w:rsidRPr="00192D42">
        <w:rPr>
          <w:lang w:val="en-US"/>
        </w:rPr>
        <w:t xml:space="preserve">Géron, A. (2017) </w:t>
      </w:r>
      <w:r w:rsidRPr="00192D42">
        <w:rPr>
          <w:iCs/>
          <w:lang w:val="en-US"/>
        </w:rPr>
        <w:t xml:space="preserve">Hands-On Machine Learning with </w:t>
      </w:r>
      <w:proofErr w:type="spellStart"/>
      <w:r w:rsidRPr="00192D42">
        <w:rPr>
          <w:iCs/>
          <w:lang w:val="en-US"/>
        </w:rPr>
        <w:t>Scikit</w:t>
      </w:r>
      <w:proofErr w:type="spellEnd"/>
      <w:r w:rsidRPr="00192D42">
        <w:rPr>
          <w:iCs/>
          <w:lang w:val="en-US"/>
        </w:rPr>
        <w:t>-Learn &amp; TensorFlow.</w:t>
      </w:r>
      <w:r w:rsidRPr="00192D42">
        <w:rPr>
          <w:lang w:val="en-US"/>
        </w:rPr>
        <w:t xml:space="preserve"> First Edition. O’Reilly.</w:t>
      </w:r>
    </w:p>
    <w:p w:rsidR="00056156" w:rsidRPr="00192D42" w:rsidRDefault="00056156" w:rsidP="00056156">
      <w:pPr>
        <w:pStyle w:val="Bibliography"/>
        <w:rPr>
          <w:lang w:val="en-US"/>
        </w:rPr>
      </w:pPr>
      <w:r w:rsidRPr="00192D42">
        <w:rPr>
          <w:lang w:val="en-US"/>
        </w:rPr>
        <w:t xml:space="preserve">Gholap, J. (2012) ‘Performance Tuning </w:t>
      </w:r>
      <w:proofErr w:type="gramStart"/>
      <w:r w:rsidRPr="00192D42">
        <w:rPr>
          <w:lang w:val="en-US"/>
        </w:rPr>
        <w:t>Of</w:t>
      </w:r>
      <w:proofErr w:type="gramEnd"/>
      <w:r w:rsidRPr="00192D42">
        <w:rPr>
          <w:lang w:val="en-US"/>
        </w:rPr>
        <w:t xml:space="preserve"> J48 Algorithm For Prediction Of Soil Fertility’, </w:t>
      </w:r>
      <w:r w:rsidRPr="00192D42">
        <w:rPr>
          <w:iCs/>
          <w:lang w:val="en-US"/>
        </w:rPr>
        <w:t>arXiv:1208.3943 [</w:t>
      </w:r>
      <w:proofErr w:type="spellStart"/>
      <w:r w:rsidRPr="00192D42">
        <w:rPr>
          <w:iCs/>
          <w:lang w:val="en-US"/>
        </w:rPr>
        <w:t>cs</w:t>
      </w:r>
      <w:proofErr w:type="spellEnd"/>
      <w:r w:rsidRPr="00192D42">
        <w:rPr>
          <w:iCs/>
          <w:lang w:val="en-US"/>
        </w:rPr>
        <w:t>, stat]</w:t>
      </w:r>
      <w:r w:rsidRPr="00192D42">
        <w:rPr>
          <w:lang w:val="en-US"/>
        </w:rPr>
        <w:t>. Available at: http://arxiv.org/abs/1208.3943 (Accessed: 4 June 2018).</w:t>
      </w:r>
    </w:p>
    <w:p w:rsidR="00056156" w:rsidRPr="00192D42" w:rsidRDefault="00056156" w:rsidP="00056156">
      <w:pPr>
        <w:pStyle w:val="Bibliography"/>
        <w:rPr>
          <w:lang w:val="en-US"/>
        </w:rPr>
      </w:pPr>
      <w:proofErr w:type="spellStart"/>
      <w:r w:rsidRPr="00192D42">
        <w:rPr>
          <w:lang w:val="en-US"/>
        </w:rPr>
        <w:t>Goodfellow</w:t>
      </w:r>
      <w:proofErr w:type="spellEnd"/>
      <w:r w:rsidRPr="00192D42">
        <w:rPr>
          <w:lang w:val="en-US"/>
        </w:rPr>
        <w:t xml:space="preserve">, I., </w:t>
      </w:r>
      <w:proofErr w:type="spellStart"/>
      <w:r w:rsidRPr="00192D42">
        <w:rPr>
          <w:lang w:val="en-US"/>
        </w:rPr>
        <w:t>Bengio</w:t>
      </w:r>
      <w:proofErr w:type="spellEnd"/>
      <w:r w:rsidRPr="00192D42">
        <w:rPr>
          <w:lang w:val="en-US"/>
        </w:rPr>
        <w:t xml:space="preserve">, Y. and </w:t>
      </w:r>
      <w:proofErr w:type="spellStart"/>
      <w:r w:rsidRPr="00192D42">
        <w:rPr>
          <w:lang w:val="en-US"/>
        </w:rPr>
        <w:t>Courville</w:t>
      </w:r>
      <w:proofErr w:type="spellEnd"/>
      <w:r w:rsidRPr="00192D42">
        <w:rPr>
          <w:lang w:val="en-US"/>
        </w:rPr>
        <w:t>, A. (</w:t>
      </w:r>
      <w:r w:rsidR="009A3137">
        <w:rPr>
          <w:lang w:val="en-US"/>
        </w:rPr>
        <w:t>n.d.</w:t>
      </w:r>
      <w:r w:rsidRPr="00192D42">
        <w:rPr>
          <w:lang w:val="en-US"/>
        </w:rPr>
        <w:t xml:space="preserve">) </w:t>
      </w:r>
      <w:r w:rsidRPr="00192D42">
        <w:rPr>
          <w:iCs/>
          <w:lang w:val="en-US"/>
        </w:rPr>
        <w:t>Deep Learning</w:t>
      </w:r>
      <w:r w:rsidRPr="00192D42">
        <w:rPr>
          <w:lang w:val="en-US"/>
        </w:rPr>
        <w:t xml:space="preserve">, </w:t>
      </w:r>
      <w:r w:rsidRPr="00192D42">
        <w:rPr>
          <w:iCs/>
          <w:lang w:val="en-US"/>
        </w:rPr>
        <w:t>Deep Learning</w:t>
      </w:r>
      <w:r w:rsidRPr="00192D42">
        <w:rPr>
          <w:lang w:val="en-US"/>
        </w:rPr>
        <w:t>. Available at: http://www.deeplearningbook.org/ (Accessed: 7 June 2018).</w:t>
      </w:r>
    </w:p>
    <w:p w:rsidR="00056156" w:rsidRPr="00192D42" w:rsidRDefault="00056156" w:rsidP="00056156">
      <w:pPr>
        <w:pStyle w:val="Bibliography"/>
        <w:rPr>
          <w:lang w:val="en-US"/>
        </w:rPr>
      </w:pPr>
      <w:r w:rsidRPr="00192D42">
        <w:rPr>
          <w:lang w:val="en-US"/>
        </w:rPr>
        <w:t xml:space="preserve">Graham, S. (2014) </w:t>
      </w:r>
      <w:r w:rsidRPr="00192D42">
        <w:rPr>
          <w:iCs/>
          <w:lang w:val="en-US"/>
        </w:rPr>
        <w:t xml:space="preserve">Relative Humidity vs Dewpoint | </w:t>
      </w:r>
      <w:proofErr w:type="spellStart"/>
      <w:r w:rsidRPr="00192D42">
        <w:rPr>
          <w:iCs/>
          <w:lang w:val="en-US"/>
        </w:rPr>
        <w:t>WeatherWorks</w:t>
      </w:r>
      <w:proofErr w:type="spellEnd"/>
      <w:r w:rsidRPr="00192D42">
        <w:rPr>
          <w:lang w:val="en-US"/>
        </w:rPr>
        <w:t>. Available at: https://www.weatherworksinc.com/humidity-vs-dewpoint, https://www.weatherworksinc.com/node/718 (Accessed: 16 June 2018).</w:t>
      </w:r>
    </w:p>
    <w:p w:rsidR="00056156" w:rsidRPr="00192D42" w:rsidRDefault="00056156" w:rsidP="00056156">
      <w:pPr>
        <w:pStyle w:val="Bibliography"/>
        <w:rPr>
          <w:lang w:val="en-US"/>
        </w:rPr>
      </w:pPr>
      <w:proofErr w:type="spellStart"/>
      <w:r w:rsidRPr="00192D42">
        <w:rPr>
          <w:lang w:val="en-US"/>
        </w:rPr>
        <w:t>Gumaste</w:t>
      </w:r>
      <w:proofErr w:type="spellEnd"/>
      <w:r w:rsidRPr="00192D42">
        <w:rPr>
          <w:lang w:val="en-US"/>
        </w:rPr>
        <w:t xml:space="preserve">, S. S. and Kadam, A. J. (2016) ‘Future weather prediction using genetic algorithm and FFT for smart farming’, in. IEEE, pp. 1–6. </w:t>
      </w:r>
      <w:proofErr w:type="spellStart"/>
      <w:r w:rsidRPr="00192D42">
        <w:rPr>
          <w:lang w:val="en-US"/>
        </w:rPr>
        <w:t>doi</w:t>
      </w:r>
      <w:proofErr w:type="spellEnd"/>
      <w:r w:rsidRPr="00192D42">
        <w:rPr>
          <w:lang w:val="en-US"/>
        </w:rPr>
        <w:t>: 10.1109/ICCUBEA.2016.7860028.</w:t>
      </w:r>
    </w:p>
    <w:p w:rsidR="00056156" w:rsidRPr="00192D42" w:rsidRDefault="00056156" w:rsidP="00056156">
      <w:pPr>
        <w:pStyle w:val="Bibliography"/>
        <w:rPr>
          <w:lang w:val="en-US"/>
        </w:rPr>
      </w:pPr>
      <w:proofErr w:type="spellStart"/>
      <w:r w:rsidRPr="00192D42">
        <w:rPr>
          <w:lang w:val="en-US"/>
        </w:rPr>
        <w:t>Hochreiter</w:t>
      </w:r>
      <w:proofErr w:type="spellEnd"/>
      <w:r w:rsidRPr="00192D42">
        <w:rPr>
          <w:lang w:val="en-US"/>
        </w:rPr>
        <w:t xml:space="preserve">, S. and </w:t>
      </w:r>
      <w:proofErr w:type="spellStart"/>
      <w:r w:rsidRPr="00192D42">
        <w:rPr>
          <w:lang w:val="en-US"/>
        </w:rPr>
        <w:t>Schmidhuber</w:t>
      </w:r>
      <w:proofErr w:type="spellEnd"/>
      <w:r w:rsidRPr="00192D42">
        <w:rPr>
          <w:lang w:val="en-US"/>
        </w:rPr>
        <w:t xml:space="preserve">, J. (1997) ‘Long Short-Term Memory’, </w:t>
      </w:r>
      <w:r w:rsidRPr="00192D42">
        <w:rPr>
          <w:iCs/>
          <w:lang w:val="en-US"/>
        </w:rPr>
        <w:t>Neural Computation</w:t>
      </w:r>
      <w:r w:rsidRPr="00192D42">
        <w:rPr>
          <w:lang w:val="en-US"/>
        </w:rPr>
        <w:t xml:space="preserve">, 9(8), pp. 1735–1780. </w:t>
      </w:r>
      <w:proofErr w:type="spellStart"/>
      <w:r w:rsidRPr="00192D42">
        <w:rPr>
          <w:lang w:val="en-US"/>
        </w:rPr>
        <w:t>doi</w:t>
      </w:r>
      <w:proofErr w:type="spellEnd"/>
      <w:r w:rsidRPr="00192D42">
        <w:rPr>
          <w:lang w:val="en-US"/>
        </w:rPr>
        <w:t>: 10.1162/neco.1997.9.8.1735.</w:t>
      </w:r>
    </w:p>
    <w:p w:rsidR="00056156" w:rsidRPr="00192D42" w:rsidRDefault="00056156" w:rsidP="00056156">
      <w:pPr>
        <w:pStyle w:val="Bibliography"/>
        <w:rPr>
          <w:lang w:val="en-US"/>
        </w:rPr>
      </w:pPr>
      <w:r w:rsidRPr="00192D42">
        <w:rPr>
          <w:lang w:val="en-US"/>
        </w:rPr>
        <w:t xml:space="preserve">Hopfield, J. J. (1982) ‘Neural networks and physical systems with emergent collective computational abilities’, </w:t>
      </w:r>
      <w:r w:rsidRPr="00192D42">
        <w:rPr>
          <w:iCs/>
          <w:lang w:val="en-US"/>
        </w:rPr>
        <w:t>Proceedings of the National Academy of Science USA</w:t>
      </w:r>
      <w:r w:rsidRPr="00192D42">
        <w:rPr>
          <w:lang w:val="en-US"/>
        </w:rPr>
        <w:t>, 79. Available at: http://www.pnas.org/content/pnas/79/8/2554.full.pdf (Accessed: 11 June 2018).</w:t>
      </w:r>
    </w:p>
    <w:p w:rsidR="00056156" w:rsidRPr="00192D42" w:rsidRDefault="00056156" w:rsidP="00056156">
      <w:pPr>
        <w:pStyle w:val="Bibliography"/>
        <w:rPr>
          <w:lang w:val="en-US"/>
        </w:rPr>
      </w:pPr>
      <w:r w:rsidRPr="00192D42">
        <w:rPr>
          <w:iCs/>
          <w:lang w:val="en-US"/>
        </w:rPr>
        <w:t>How Met Éireann produces a forecast - Met Éireann - The Irish Meteorological Service</w:t>
      </w:r>
      <w:r w:rsidRPr="00192D42">
        <w:rPr>
          <w:lang w:val="en-US"/>
        </w:rPr>
        <w:t xml:space="preserve"> (</w:t>
      </w:r>
      <w:r w:rsidR="009A3137">
        <w:rPr>
          <w:lang w:val="en-US"/>
        </w:rPr>
        <w:t>n.d.</w:t>
      </w:r>
      <w:r w:rsidRPr="00192D42">
        <w:rPr>
          <w:lang w:val="en-US"/>
        </w:rPr>
        <w:t>). Available at: https://www.met.ie/education/how-met-eireann-produces-a-forecast (Accessed: 21 May 2018).</w:t>
      </w:r>
    </w:p>
    <w:p w:rsidR="00056156" w:rsidRPr="00192D42" w:rsidRDefault="00056156" w:rsidP="00056156">
      <w:pPr>
        <w:pStyle w:val="Bibliography"/>
        <w:rPr>
          <w:lang w:val="en-US"/>
        </w:rPr>
      </w:pPr>
      <w:r w:rsidRPr="00192D42">
        <w:rPr>
          <w:lang w:val="en-US"/>
        </w:rPr>
        <w:t>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XXX&amp;enrichSource=Y292ZXJQYWdlOzI2NTMxODIzMDtBUzoxNzc1OTU3NDg0NjI1OTNAMTQxOTM1MzUzNDU2MQ%3D%3D&amp;el=1_x_2&amp;_esc=publicationCoverPdf (Accessed: 1 June 2018).</w:t>
      </w:r>
    </w:p>
    <w:p w:rsidR="00056156" w:rsidRPr="00192D42" w:rsidRDefault="00056156" w:rsidP="00056156">
      <w:pPr>
        <w:pStyle w:val="Bibliography"/>
        <w:rPr>
          <w:lang w:val="en-US"/>
        </w:rPr>
      </w:pPr>
      <w:r w:rsidRPr="00192D42">
        <w:rPr>
          <w:iCs/>
          <w:lang w:val="en-US"/>
        </w:rPr>
        <w:t>Introduction to Boosted Trees — xgboost 0.72 documentation</w:t>
      </w:r>
      <w:r w:rsidRPr="00192D42">
        <w:rPr>
          <w:lang w:val="en-US"/>
        </w:rPr>
        <w:t xml:space="preserve"> (</w:t>
      </w:r>
      <w:r w:rsidR="009A3137">
        <w:rPr>
          <w:lang w:val="en-US"/>
        </w:rPr>
        <w:t>n.d.</w:t>
      </w:r>
      <w:r w:rsidRPr="00192D42">
        <w:rPr>
          <w:lang w:val="en-US"/>
        </w:rPr>
        <w:t>). Available at: https://xgboost.readthedocs.io/en/latest/model.html (Accessed: 16 June 2018).</w:t>
      </w:r>
    </w:p>
    <w:p w:rsidR="00056156" w:rsidRPr="00192D42" w:rsidRDefault="00056156" w:rsidP="00056156">
      <w:pPr>
        <w:pStyle w:val="Bibliography"/>
        <w:rPr>
          <w:lang w:val="en-US"/>
        </w:rPr>
      </w:pPr>
      <w:r w:rsidRPr="00192D42">
        <w:rPr>
          <w:lang w:val="en-US"/>
        </w:rPr>
        <w:t xml:space="preserve">James, G. </w:t>
      </w:r>
      <w:r w:rsidRPr="00192D42">
        <w:rPr>
          <w:iCs/>
          <w:lang w:val="en-US"/>
        </w:rPr>
        <w:t>et al.</w:t>
      </w:r>
      <w:r w:rsidRPr="00192D42">
        <w:rPr>
          <w:lang w:val="en-US"/>
        </w:rPr>
        <w:t xml:space="preserve"> (</w:t>
      </w:r>
      <w:proofErr w:type="spellStart"/>
      <w:r w:rsidRPr="00192D42">
        <w:rPr>
          <w:lang w:val="en-US"/>
        </w:rPr>
        <w:t>eds</w:t>
      </w:r>
      <w:proofErr w:type="spellEnd"/>
      <w:r w:rsidRPr="00192D42">
        <w:rPr>
          <w:lang w:val="en-US"/>
        </w:rPr>
        <w:t xml:space="preserve">) (2013) </w:t>
      </w:r>
      <w:r w:rsidRPr="00192D42">
        <w:rPr>
          <w:iCs/>
          <w:lang w:val="en-US"/>
        </w:rPr>
        <w:t>An introduction to statistical learning: with applications in R</w:t>
      </w:r>
      <w:r w:rsidRPr="00192D42">
        <w:rPr>
          <w:lang w:val="en-US"/>
        </w:rPr>
        <w:t>. New York: Springer (Springer texts in statistics, 103).</w:t>
      </w:r>
    </w:p>
    <w:p w:rsidR="00056156" w:rsidRPr="00192D42" w:rsidRDefault="00056156" w:rsidP="00056156">
      <w:pPr>
        <w:pStyle w:val="Bibliography"/>
        <w:rPr>
          <w:lang w:val="en-US"/>
        </w:rPr>
      </w:pPr>
      <w:r w:rsidRPr="00192D42">
        <w:rPr>
          <w:lang w:val="en-US"/>
        </w:rPr>
        <w:lastRenderedPageBreak/>
        <w:t xml:space="preserve">Jan, Z. </w:t>
      </w:r>
      <w:r w:rsidRPr="00192D42">
        <w:rPr>
          <w:iCs/>
          <w:lang w:val="en-US"/>
        </w:rPr>
        <w:t>et al.</w:t>
      </w:r>
      <w:r w:rsidRPr="00192D42">
        <w:rPr>
          <w:lang w:val="en-US"/>
        </w:rPr>
        <w:t xml:space="preserve"> (2008) ‘Seasonal to Inter-annual Climate Prediction Using Data Mining KNN Technique’, in Hussain, D. M. A. et al. (</w:t>
      </w:r>
      <w:proofErr w:type="spellStart"/>
      <w:r w:rsidRPr="00192D42">
        <w:rPr>
          <w:lang w:val="en-US"/>
        </w:rPr>
        <w:t>eds</w:t>
      </w:r>
      <w:proofErr w:type="spellEnd"/>
      <w:r w:rsidRPr="00192D42">
        <w:rPr>
          <w:lang w:val="en-US"/>
        </w:rPr>
        <w:t xml:space="preserve">) </w:t>
      </w:r>
      <w:r w:rsidRPr="00192D42">
        <w:rPr>
          <w:iCs/>
          <w:lang w:val="en-US"/>
        </w:rPr>
        <w:t>Wireless Networks, Information Processing and Systems</w:t>
      </w:r>
      <w:r w:rsidRPr="00192D42">
        <w:rPr>
          <w:lang w:val="en-US"/>
        </w:rPr>
        <w:t xml:space="preserve">. Berlin, Heidelberg: Springer Berlin Heidelberg, pp. 40–51. </w:t>
      </w:r>
      <w:proofErr w:type="spellStart"/>
      <w:r w:rsidRPr="00192D42">
        <w:rPr>
          <w:lang w:val="en-US"/>
        </w:rPr>
        <w:t>doi</w:t>
      </w:r>
      <w:proofErr w:type="spellEnd"/>
      <w:r w:rsidRPr="00192D42">
        <w:rPr>
          <w:lang w:val="en-US"/>
        </w:rPr>
        <w:t>: 10.1007/978-3-540-89853-5_7.</w:t>
      </w:r>
    </w:p>
    <w:p w:rsidR="00056156" w:rsidRPr="00192D42" w:rsidRDefault="00056156" w:rsidP="00056156">
      <w:pPr>
        <w:pStyle w:val="Bibliography"/>
        <w:rPr>
          <w:lang w:val="en-US"/>
        </w:rPr>
      </w:pPr>
      <w:r w:rsidRPr="00192D42">
        <w:rPr>
          <w:lang w:val="en-US"/>
        </w:rPr>
        <w:t xml:space="preserve">Jeppesen, J. (2017) </w:t>
      </w:r>
      <w:r w:rsidRPr="00192D42">
        <w:rPr>
          <w:iCs/>
          <w:lang w:val="en-US"/>
        </w:rPr>
        <w:t>Fact sheet: Ensemble weather forecasting</w:t>
      </w:r>
      <w:r w:rsidRPr="00192D42">
        <w:rPr>
          <w:lang w:val="en-US"/>
        </w:rPr>
        <w:t xml:space="preserve">, </w:t>
      </w:r>
      <w:r w:rsidRPr="00192D42">
        <w:rPr>
          <w:iCs/>
          <w:lang w:val="en-US"/>
        </w:rPr>
        <w:t>ECMWF</w:t>
      </w:r>
      <w:r w:rsidRPr="00192D42">
        <w:rPr>
          <w:lang w:val="en-US"/>
        </w:rPr>
        <w:t>. Available at: https://www.ecmwf.int/en/about/media-centre/fact-sheet-ensemble-weather-forecasting (Accessed: 28 May 2018).</w:t>
      </w:r>
    </w:p>
    <w:p w:rsidR="00056156" w:rsidRPr="00192D42" w:rsidRDefault="00056156" w:rsidP="00056156">
      <w:pPr>
        <w:pStyle w:val="Bibliography"/>
        <w:rPr>
          <w:lang w:val="en-US"/>
        </w:rPr>
      </w:pPr>
      <w:r w:rsidRPr="00192D42">
        <w:rPr>
          <w:lang w:val="en-US"/>
        </w:rPr>
        <w:t xml:space="preserve">Jones, T. (2017) </w:t>
      </w:r>
      <w:r w:rsidRPr="00192D42">
        <w:rPr>
          <w:iCs/>
          <w:lang w:val="en-US"/>
        </w:rPr>
        <w:t>Recurrent neural networks deep dive</w:t>
      </w:r>
      <w:r w:rsidRPr="00192D42">
        <w:rPr>
          <w:lang w:val="en-US"/>
        </w:rPr>
        <w:t>. Available at: http://www.ibm.com/developerworks/library/cc-cognitive-recurrent-neural-networks/index.html (Accessed: 11 June 2018).</w:t>
      </w:r>
    </w:p>
    <w:p w:rsidR="00056156" w:rsidRPr="00192D42" w:rsidRDefault="00056156" w:rsidP="00056156">
      <w:pPr>
        <w:pStyle w:val="Bibliography"/>
        <w:rPr>
          <w:lang w:val="en-US"/>
        </w:rPr>
      </w:pPr>
      <w:proofErr w:type="spellStart"/>
      <w:r w:rsidRPr="00192D42">
        <w:rPr>
          <w:lang w:val="en-US"/>
        </w:rPr>
        <w:t>Kalyankar</w:t>
      </w:r>
      <w:proofErr w:type="spellEnd"/>
      <w:r w:rsidRPr="00192D42">
        <w:rPr>
          <w:lang w:val="en-US"/>
        </w:rPr>
        <w:t xml:space="preserve">, M. A. and </w:t>
      </w:r>
      <w:proofErr w:type="spellStart"/>
      <w:r w:rsidRPr="00192D42">
        <w:rPr>
          <w:lang w:val="en-US"/>
        </w:rPr>
        <w:t>Alaspurkar</w:t>
      </w:r>
      <w:proofErr w:type="spellEnd"/>
      <w:r w:rsidRPr="00192D42">
        <w:rPr>
          <w:lang w:val="en-US"/>
        </w:rPr>
        <w:t xml:space="preserve">, S. J. (2013) ‘Data Mining Technique to </w:t>
      </w:r>
      <w:proofErr w:type="spellStart"/>
      <w:r w:rsidRPr="00192D42">
        <w:rPr>
          <w:lang w:val="en-US"/>
        </w:rPr>
        <w:t>Analyse</w:t>
      </w:r>
      <w:proofErr w:type="spellEnd"/>
      <w:r w:rsidRPr="00192D42">
        <w:rPr>
          <w:lang w:val="en-US"/>
        </w:rPr>
        <w:t xml:space="preserve"> the Metrological Data’, </w:t>
      </w:r>
      <w:r w:rsidRPr="00192D42">
        <w:rPr>
          <w:iCs/>
          <w:lang w:val="en-US"/>
        </w:rPr>
        <w:t>International Journal of Advanced Research in Computer Science and Software Engineering</w:t>
      </w:r>
      <w:r w:rsidRPr="00192D42">
        <w:rPr>
          <w:lang w:val="en-US"/>
        </w:rPr>
        <w:t>, 3(2), p. 5. Available at: https://s3.amazonaws.com/academia.edu.documents/32823336/V3I2-0177.pdf?AWSAccessKeyId=AKIAIWOWYYGZ2Y53UL3A&amp;Expires=1527857625&amp;Signature=YosWsDxgv3%2FClOqkSUm1%2FOyyMIo%3D&amp;response-content-disposition=inline%3B%20filename%3D2013_IJARCSSE_All_Rights_Reserved_Data.pdf (Accessed: 1 June 2018).</w:t>
      </w:r>
    </w:p>
    <w:p w:rsidR="00056156" w:rsidRPr="00192D42" w:rsidRDefault="00056156" w:rsidP="00056156">
      <w:pPr>
        <w:pStyle w:val="Bibliography"/>
        <w:rPr>
          <w:lang w:val="en-US"/>
        </w:rPr>
      </w:pPr>
      <w:proofErr w:type="spellStart"/>
      <w:r w:rsidRPr="00192D42">
        <w:rPr>
          <w:lang w:val="en-US"/>
        </w:rPr>
        <w:t>Kohail</w:t>
      </w:r>
      <w:proofErr w:type="spellEnd"/>
      <w:r w:rsidRPr="00192D42">
        <w:rPr>
          <w:lang w:val="en-US"/>
        </w:rPr>
        <w:t>, S. N. and El-</w:t>
      </w:r>
      <w:proofErr w:type="spellStart"/>
      <w:r w:rsidRPr="00192D42">
        <w:rPr>
          <w:lang w:val="en-US"/>
        </w:rPr>
        <w:t>Halees</w:t>
      </w:r>
      <w:proofErr w:type="spellEnd"/>
      <w:r w:rsidRPr="00192D42">
        <w:rPr>
          <w:lang w:val="en-US"/>
        </w:rPr>
        <w:t>,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Accessed: 1 June 2018).</w:t>
      </w:r>
    </w:p>
    <w:p w:rsidR="00056156" w:rsidRPr="00192D42" w:rsidRDefault="00056156" w:rsidP="00056156">
      <w:pPr>
        <w:pStyle w:val="Bibliography"/>
        <w:rPr>
          <w:lang w:val="en-US"/>
        </w:rPr>
      </w:pPr>
      <w:proofErr w:type="spellStart"/>
      <w:r w:rsidRPr="00192D42">
        <w:rPr>
          <w:lang w:val="en-US"/>
        </w:rPr>
        <w:t>Kurniawan</w:t>
      </w:r>
      <w:proofErr w:type="spellEnd"/>
      <w:r w:rsidRPr="00192D42">
        <w:rPr>
          <w:lang w:val="en-US"/>
        </w:rPr>
        <w:t xml:space="preserve">, A. P., </w:t>
      </w:r>
      <w:proofErr w:type="spellStart"/>
      <w:r w:rsidRPr="00192D42">
        <w:rPr>
          <w:lang w:val="en-US"/>
        </w:rPr>
        <w:t>Jati</w:t>
      </w:r>
      <w:proofErr w:type="spellEnd"/>
      <w:r w:rsidRPr="00192D42">
        <w:rPr>
          <w:lang w:val="en-US"/>
        </w:rPr>
        <w:t xml:space="preserve">, A. N. and Azmi, F. (2017) ‘Weather prediction based on fuzzy logic algorithm for supporting general farming automation system’, in. IEEE, pp. 152–157. </w:t>
      </w:r>
      <w:proofErr w:type="spellStart"/>
      <w:r w:rsidRPr="00192D42">
        <w:rPr>
          <w:lang w:val="en-US"/>
        </w:rPr>
        <w:t>doi</w:t>
      </w:r>
      <w:proofErr w:type="spellEnd"/>
      <w:r w:rsidRPr="00192D42">
        <w:rPr>
          <w:lang w:val="en-US"/>
        </w:rPr>
        <w:t>: 10.1109/ICA.2017.8068431.</w:t>
      </w:r>
    </w:p>
    <w:p w:rsidR="00056156" w:rsidRPr="00192D42" w:rsidRDefault="00056156" w:rsidP="00056156">
      <w:pPr>
        <w:pStyle w:val="Bibliography"/>
        <w:rPr>
          <w:lang w:val="en-US"/>
        </w:rPr>
      </w:pPr>
      <w:r w:rsidRPr="00192D42">
        <w:rPr>
          <w:lang w:val="en-US"/>
        </w:rPr>
        <w:t>MACQUEEN, J. (</w:t>
      </w:r>
      <w:r w:rsidR="009A3137">
        <w:rPr>
          <w:lang w:val="en-US"/>
        </w:rPr>
        <w:t>n.d.</w:t>
      </w:r>
      <w:r w:rsidRPr="00192D42">
        <w:rPr>
          <w:lang w:val="en-US"/>
        </w:rPr>
        <w:t xml:space="preserve">) ‘SOME METHODS FOR CLASSIFICATION AND ANALYSIS OF MULTIVARIATE OBSERVATIONS’, </w:t>
      </w:r>
      <w:r w:rsidRPr="00192D42">
        <w:rPr>
          <w:iCs/>
          <w:lang w:val="en-US"/>
        </w:rPr>
        <w:t>MULTIVARIATE OBSERVATIONS</w:t>
      </w:r>
      <w:r w:rsidRPr="00192D42">
        <w:rPr>
          <w:lang w:val="en-US"/>
        </w:rPr>
        <w:t>, p. 17.</w:t>
      </w:r>
    </w:p>
    <w:p w:rsidR="00056156" w:rsidRPr="00192D42" w:rsidRDefault="00056156" w:rsidP="00056156">
      <w:pPr>
        <w:pStyle w:val="Bibliography"/>
        <w:rPr>
          <w:lang w:val="en-US"/>
        </w:rPr>
      </w:pPr>
      <w:r w:rsidRPr="00192D42">
        <w:rPr>
          <w:lang w:val="en-US"/>
        </w:rPr>
        <w:t xml:space="preserve">Maqsood, I., Khan, M. and Abraham, A. (2004) ‘An ensemble of neural networks for weather forecasting’, </w:t>
      </w:r>
      <w:r w:rsidRPr="00192D42">
        <w:rPr>
          <w:iCs/>
          <w:lang w:val="en-US"/>
        </w:rPr>
        <w:t>Neural Computing and Applications</w:t>
      </w:r>
      <w:r w:rsidRPr="00192D42">
        <w:rPr>
          <w:lang w:val="en-US"/>
        </w:rPr>
        <w:t xml:space="preserve">, 13(2). </w:t>
      </w:r>
      <w:proofErr w:type="spellStart"/>
      <w:r w:rsidRPr="00192D42">
        <w:rPr>
          <w:lang w:val="en-US"/>
        </w:rPr>
        <w:t>doi</w:t>
      </w:r>
      <w:proofErr w:type="spellEnd"/>
      <w:r w:rsidRPr="00192D42">
        <w:rPr>
          <w:lang w:val="en-US"/>
        </w:rPr>
        <w:t>: 10.1007/s00521-004-0413-4.</w:t>
      </w:r>
    </w:p>
    <w:p w:rsidR="00056156" w:rsidRPr="00192D42" w:rsidRDefault="00056156" w:rsidP="00056156">
      <w:pPr>
        <w:pStyle w:val="Bibliography"/>
        <w:rPr>
          <w:lang w:val="en-US"/>
        </w:rPr>
      </w:pPr>
      <w:r w:rsidRPr="00192D42">
        <w:rPr>
          <w:lang w:val="en-US"/>
        </w:rPr>
        <w:t xml:space="preserve">Mazur (2015) ‘A Step by Step Backpropagation Example’, </w:t>
      </w:r>
      <w:r w:rsidRPr="00192D42">
        <w:rPr>
          <w:iCs/>
          <w:lang w:val="en-US"/>
        </w:rPr>
        <w:t>Matt Mazur</w:t>
      </w:r>
      <w:r w:rsidRPr="00192D42">
        <w:rPr>
          <w:lang w:val="en-US"/>
        </w:rPr>
        <w:t>, 17 March. Available at: https://mattmazur.com/2015/03/17/a-step-by-step-backpropagation-example/ (Accessed: 11 June 2018).</w:t>
      </w:r>
    </w:p>
    <w:p w:rsidR="00056156" w:rsidRPr="00192D42" w:rsidRDefault="00056156" w:rsidP="00056156">
      <w:pPr>
        <w:pStyle w:val="Bibliography"/>
        <w:rPr>
          <w:lang w:val="en-US"/>
        </w:rPr>
      </w:pPr>
      <w:r w:rsidRPr="00192D42">
        <w:rPr>
          <w:lang w:val="en-US"/>
        </w:rPr>
        <w:t xml:space="preserve">McCormick, C. (2013) </w:t>
      </w:r>
      <w:r w:rsidRPr="00192D42">
        <w:rPr>
          <w:iCs/>
          <w:lang w:val="en-US"/>
        </w:rPr>
        <w:t>Radial Basis Function Network (RBFN) Tutorial</w:t>
      </w:r>
      <w:r w:rsidRPr="00192D42">
        <w:rPr>
          <w:lang w:val="en-US"/>
        </w:rPr>
        <w:t>. Available at: http://mccormickml.com/2013/08/15/radial-basis-function-network-rbfn-tutorial/ (Accessed: 11 June 2018).</w:t>
      </w:r>
    </w:p>
    <w:p w:rsidR="00056156" w:rsidRPr="00192D42" w:rsidRDefault="00056156" w:rsidP="00056156">
      <w:pPr>
        <w:pStyle w:val="Bibliography"/>
        <w:rPr>
          <w:lang w:val="en-US"/>
        </w:rPr>
      </w:pPr>
      <w:r w:rsidRPr="00192D42">
        <w:rPr>
          <w:lang w:val="en-US"/>
        </w:rPr>
        <w:t xml:space="preserve">McCulloch, W. S. and Pitts, W. (1943) ‘A logical calculus of the ideas immanent in nervous activity’, </w:t>
      </w:r>
      <w:r w:rsidRPr="00192D42">
        <w:rPr>
          <w:iCs/>
          <w:lang w:val="en-US"/>
        </w:rPr>
        <w:t>The bulletin of mathematical biophysics</w:t>
      </w:r>
      <w:r w:rsidRPr="00192D42">
        <w:rPr>
          <w:lang w:val="en-US"/>
        </w:rPr>
        <w:t xml:space="preserve">, 5(4), pp. 115–133. </w:t>
      </w:r>
      <w:proofErr w:type="spellStart"/>
      <w:r w:rsidRPr="00192D42">
        <w:rPr>
          <w:lang w:val="en-US"/>
        </w:rPr>
        <w:t>doi</w:t>
      </w:r>
      <w:proofErr w:type="spellEnd"/>
      <w:r w:rsidRPr="00192D42">
        <w:rPr>
          <w:lang w:val="en-US"/>
        </w:rPr>
        <w:t>: 10.1007/BF02478259.</w:t>
      </w:r>
    </w:p>
    <w:p w:rsidR="00056156" w:rsidRPr="00192D42" w:rsidRDefault="00056156" w:rsidP="00056156">
      <w:pPr>
        <w:pStyle w:val="Bibliography"/>
        <w:rPr>
          <w:lang w:val="en-US"/>
        </w:rPr>
      </w:pPr>
      <w:r w:rsidRPr="00192D42">
        <w:rPr>
          <w:lang w:val="en-US"/>
        </w:rPr>
        <w:t xml:space="preserve">MICHALAKES, J. and VACHHARAJANI, M. (2008) ‘GPU ACCELERATION OF NUMERICAL WEATHER PREDICTION’, p. 18. Available at: </w:t>
      </w:r>
      <w:r w:rsidRPr="00192D42">
        <w:rPr>
          <w:lang w:val="en-US"/>
        </w:rPr>
        <w:lastRenderedPageBreak/>
        <w:t>http://citeseerx.ist.psu.edu/viewdoc/download?doi=10.1.1.142.5554&amp;rep=rep1&amp;type=pdf (Accessed: 1 June 2018).</w:t>
      </w:r>
    </w:p>
    <w:p w:rsidR="00056156" w:rsidRPr="00192D42" w:rsidRDefault="00056156" w:rsidP="00056156">
      <w:pPr>
        <w:pStyle w:val="Bibliography"/>
        <w:rPr>
          <w:lang w:val="en-US"/>
        </w:rPr>
      </w:pPr>
      <w:proofErr w:type="spellStart"/>
      <w:r w:rsidRPr="00192D42">
        <w:rPr>
          <w:lang w:val="en-US"/>
        </w:rPr>
        <w:t>Nagalakshmi</w:t>
      </w:r>
      <w:proofErr w:type="spellEnd"/>
      <w:r w:rsidRPr="00192D42">
        <w:rPr>
          <w:lang w:val="en-US"/>
        </w:rPr>
        <w:t>, R., Usha, M. and Ramanathan, R. A. N. (2013) ‘International Journal of Advance Research in Computer Science and Management Studies’, p. 9. Available at: http://ijarcsms.com/docs/paper/volume1/SplDecember2013/V1I7-0002.pdf (Accessed: 1 June 2018).</w:t>
      </w:r>
    </w:p>
    <w:p w:rsidR="00056156" w:rsidRPr="00192D42" w:rsidRDefault="00056156" w:rsidP="00056156">
      <w:pPr>
        <w:pStyle w:val="Bibliography"/>
        <w:rPr>
          <w:lang w:val="en-US"/>
        </w:rPr>
      </w:pPr>
      <w:r w:rsidRPr="00192D42">
        <w:rPr>
          <w:iCs/>
          <w:lang w:val="en-US"/>
        </w:rPr>
        <w:t>Numerical Weather Prediction - Met Éireann - The Irish Meteorological Service</w:t>
      </w:r>
      <w:r w:rsidRPr="00192D42">
        <w:rPr>
          <w:lang w:val="en-US"/>
        </w:rPr>
        <w:t xml:space="preserve"> (</w:t>
      </w:r>
      <w:r w:rsidR="009A3137">
        <w:rPr>
          <w:lang w:val="en-US"/>
        </w:rPr>
        <w:t>n.d.</w:t>
      </w:r>
      <w:r w:rsidRPr="00192D42">
        <w:rPr>
          <w:lang w:val="en-US"/>
        </w:rPr>
        <w:t>). Available at: https://www.met.ie/science/numerical-weather-prediction (Accessed: 28 May 2018).</w:t>
      </w:r>
    </w:p>
    <w:p w:rsidR="00056156" w:rsidRPr="00192D42" w:rsidRDefault="00056156" w:rsidP="00056156">
      <w:pPr>
        <w:pStyle w:val="Bibliography"/>
        <w:rPr>
          <w:lang w:val="en-US"/>
        </w:rPr>
      </w:pPr>
      <w:proofErr w:type="spellStart"/>
      <w:r w:rsidRPr="00192D42">
        <w:rPr>
          <w:lang w:val="en-US"/>
        </w:rPr>
        <w:t>Nurunnahar</w:t>
      </w:r>
      <w:proofErr w:type="spellEnd"/>
      <w:r w:rsidRPr="00192D42">
        <w:rPr>
          <w:lang w:val="en-US"/>
        </w:rPr>
        <w:t xml:space="preserve">, S. </w:t>
      </w:r>
      <w:r w:rsidRPr="00192D42">
        <w:rPr>
          <w:iCs/>
          <w:lang w:val="en-US"/>
        </w:rPr>
        <w:t>et al.</w:t>
      </w:r>
      <w:r w:rsidRPr="00192D42">
        <w:rPr>
          <w:lang w:val="en-US"/>
        </w:rPr>
        <w:t xml:space="preserve"> (2017) ‘A short term wind speed </w:t>
      </w:r>
      <w:proofErr w:type="spellStart"/>
      <w:r w:rsidRPr="00192D42">
        <w:rPr>
          <w:lang w:val="en-US"/>
        </w:rPr>
        <w:t>forcasting</w:t>
      </w:r>
      <w:proofErr w:type="spellEnd"/>
      <w:r w:rsidRPr="00192D42">
        <w:rPr>
          <w:lang w:val="en-US"/>
        </w:rPr>
        <w:t xml:space="preserve"> using SVR and BP-ANN: A comparative analysis’, in </w:t>
      </w:r>
      <w:r w:rsidRPr="00192D42">
        <w:rPr>
          <w:iCs/>
          <w:lang w:val="en-US"/>
        </w:rPr>
        <w:t>2017 20th International Conference of Computer and Information Technology (ICCIT)</w:t>
      </w:r>
      <w:r w:rsidRPr="00192D42">
        <w:rPr>
          <w:lang w:val="en-US"/>
        </w:rPr>
        <w:t xml:space="preserve">. </w:t>
      </w:r>
      <w:r w:rsidRPr="00192D42">
        <w:rPr>
          <w:iCs/>
          <w:lang w:val="en-US"/>
        </w:rPr>
        <w:t>2017 20th International Conference of Computer and Information Technology (ICCIT)</w:t>
      </w:r>
      <w:r w:rsidRPr="00192D42">
        <w:rPr>
          <w:lang w:val="en-US"/>
        </w:rPr>
        <w:t xml:space="preserve">, pp. 1–6. </w:t>
      </w:r>
      <w:proofErr w:type="spellStart"/>
      <w:r w:rsidRPr="00192D42">
        <w:rPr>
          <w:lang w:val="en-US"/>
        </w:rPr>
        <w:t>doi</w:t>
      </w:r>
      <w:proofErr w:type="spellEnd"/>
      <w:r w:rsidRPr="00192D42">
        <w:rPr>
          <w:lang w:val="en-US"/>
        </w:rPr>
        <w:t>: 10.1109/ICCITECHN.2017.8281802.</w:t>
      </w:r>
    </w:p>
    <w:p w:rsidR="00056156" w:rsidRPr="00192D42" w:rsidRDefault="00056156" w:rsidP="00056156">
      <w:pPr>
        <w:pStyle w:val="Bibliography"/>
        <w:rPr>
          <w:lang w:val="en-US"/>
        </w:rPr>
      </w:pPr>
      <w:proofErr w:type="spellStart"/>
      <w:r w:rsidRPr="00192D42">
        <w:rPr>
          <w:lang w:val="en-US"/>
        </w:rPr>
        <w:t>Olaiya</w:t>
      </w:r>
      <w:proofErr w:type="spellEnd"/>
      <w:r w:rsidRPr="00192D42">
        <w:rPr>
          <w:lang w:val="en-US"/>
        </w:rPr>
        <w:t xml:space="preserve">, F. and Adeyemo, A. B. (2012) ‘Application of Data Mining Techniques in Weather Prediction and Climate Change Studies’, </w:t>
      </w:r>
      <w:r w:rsidRPr="00192D42">
        <w:rPr>
          <w:iCs/>
          <w:lang w:val="en-US"/>
        </w:rPr>
        <w:t>International Journal of Information Engineering and Electronic Business</w:t>
      </w:r>
      <w:r w:rsidRPr="00192D42">
        <w:rPr>
          <w:lang w:val="en-US"/>
        </w:rPr>
        <w:t xml:space="preserve">, 4(1), pp. 51–59. </w:t>
      </w:r>
      <w:proofErr w:type="spellStart"/>
      <w:r w:rsidRPr="00192D42">
        <w:rPr>
          <w:lang w:val="en-US"/>
        </w:rPr>
        <w:t>doi</w:t>
      </w:r>
      <w:proofErr w:type="spellEnd"/>
      <w:r w:rsidRPr="00192D42">
        <w:rPr>
          <w:lang w:val="en-US"/>
        </w:rPr>
        <w:t>: 10.5815/ijieeb.2012.01.07.</w:t>
      </w:r>
    </w:p>
    <w:p w:rsidR="00056156" w:rsidRPr="00192D42" w:rsidRDefault="00056156" w:rsidP="00056156">
      <w:pPr>
        <w:pStyle w:val="Bibliography"/>
        <w:rPr>
          <w:lang w:val="en-US"/>
        </w:rPr>
      </w:pPr>
      <w:r w:rsidRPr="00192D42">
        <w:rPr>
          <w:lang w:val="en-US"/>
        </w:rPr>
        <w:t xml:space="preserve">PAL, S. </w:t>
      </w:r>
      <w:r w:rsidRPr="00192D42">
        <w:rPr>
          <w:iCs/>
          <w:lang w:val="en-US"/>
        </w:rPr>
        <w:t>et al.</w:t>
      </w:r>
      <w:r w:rsidRPr="00192D42">
        <w:rPr>
          <w:lang w:val="en-US"/>
        </w:rPr>
        <w:t xml:space="preserve"> (</w:t>
      </w:r>
      <w:r w:rsidR="009A3137">
        <w:rPr>
          <w:lang w:val="en-US"/>
        </w:rPr>
        <w:t>n.d.</w:t>
      </w:r>
      <w:r w:rsidRPr="00192D42">
        <w:rPr>
          <w:lang w:val="en-US"/>
        </w:rPr>
        <w:t>) ‘Short Term Prediction of Atmospheric Temperature using Neural Networks’, p. 1. Available at: http://metnet.imd.gov.in/mausamdocs/15347.pdf (Accessed: 1 June 2018).</w:t>
      </w:r>
    </w:p>
    <w:p w:rsidR="00056156" w:rsidRPr="00192D42" w:rsidRDefault="00056156" w:rsidP="00056156">
      <w:pPr>
        <w:pStyle w:val="Bibliography"/>
        <w:rPr>
          <w:lang w:val="en-US"/>
        </w:rPr>
      </w:pPr>
      <w:r w:rsidRPr="00192D42">
        <w:rPr>
          <w:lang w:val="en-US"/>
        </w:rPr>
        <w:t xml:space="preserve">Pandey, A. K., Agrawal, C. P. and Agrawal, M. (2017) ‘A </w:t>
      </w:r>
      <w:proofErr w:type="spellStart"/>
      <w:r w:rsidRPr="00192D42">
        <w:rPr>
          <w:lang w:val="en-US"/>
        </w:rPr>
        <w:t>hadoop</w:t>
      </w:r>
      <w:proofErr w:type="spellEnd"/>
      <w:r w:rsidRPr="00192D42">
        <w:rPr>
          <w:lang w:val="en-US"/>
        </w:rPr>
        <w:t xml:space="preserve"> based weather prediction model for classification of weather data’, in. IEEE, pp. 1–5. </w:t>
      </w:r>
      <w:proofErr w:type="spellStart"/>
      <w:r w:rsidRPr="00192D42">
        <w:rPr>
          <w:lang w:val="en-US"/>
        </w:rPr>
        <w:t>doi</w:t>
      </w:r>
      <w:proofErr w:type="spellEnd"/>
      <w:r w:rsidRPr="00192D42">
        <w:rPr>
          <w:lang w:val="en-US"/>
        </w:rPr>
        <w:t>: 10.1109/ICECCT.2017.8117862.</w:t>
      </w:r>
    </w:p>
    <w:p w:rsidR="00056156" w:rsidRPr="00192D42" w:rsidRDefault="00056156" w:rsidP="00056156">
      <w:pPr>
        <w:pStyle w:val="Bibliography"/>
        <w:rPr>
          <w:lang w:val="en-US"/>
        </w:rPr>
      </w:pPr>
      <w:proofErr w:type="spellStart"/>
      <w:r w:rsidRPr="00192D42">
        <w:rPr>
          <w:lang w:val="en-US"/>
        </w:rPr>
        <w:t>Petre</w:t>
      </w:r>
      <w:proofErr w:type="spellEnd"/>
      <w:r w:rsidRPr="00192D42">
        <w:rPr>
          <w:lang w:val="en-US"/>
        </w:rPr>
        <w:t>, E. G. (</w:t>
      </w:r>
      <w:r w:rsidR="009A3137">
        <w:rPr>
          <w:lang w:val="en-US"/>
        </w:rPr>
        <w:t>n.d.</w:t>
      </w:r>
      <w:r w:rsidRPr="00192D42">
        <w:rPr>
          <w:lang w:val="en-US"/>
        </w:rPr>
        <w:t>) ‘A Decision Tree for Weather Prediction’, p. 6. Available at: http://demo.pohonkeputusan.com/files/A%20Decision%20Tree%20for%20Weather%20Prediction.pdf?i=1 (Accessed: 1 June 2018).</w:t>
      </w:r>
    </w:p>
    <w:p w:rsidR="00056156" w:rsidRPr="00192D42" w:rsidRDefault="00056156" w:rsidP="00056156">
      <w:pPr>
        <w:pStyle w:val="Bibliography"/>
        <w:rPr>
          <w:lang w:val="en-US"/>
        </w:rPr>
      </w:pPr>
      <w:r w:rsidRPr="00192D42">
        <w:rPr>
          <w:lang w:val="en-US"/>
        </w:rPr>
        <w:t xml:space="preserve">Qu </w:t>
      </w:r>
      <w:proofErr w:type="spellStart"/>
      <w:r w:rsidRPr="00192D42">
        <w:rPr>
          <w:lang w:val="en-US"/>
        </w:rPr>
        <w:t>Xiaoyun</w:t>
      </w:r>
      <w:proofErr w:type="spellEnd"/>
      <w:r w:rsidRPr="00192D42">
        <w:rPr>
          <w:lang w:val="en-US"/>
        </w:rPr>
        <w:t xml:space="preserve"> </w:t>
      </w:r>
      <w:r w:rsidRPr="00192D42">
        <w:rPr>
          <w:iCs/>
          <w:lang w:val="en-US"/>
        </w:rPr>
        <w:t>et al.</w:t>
      </w:r>
      <w:r w:rsidRPr="00192D42">
        <w:rPr>
          <w:lang w:val="en-US"/>
        </w:rPr>
        <w:t xml:space="preserve"> (2016) ‘Short-term prediction of wind power based on deep Long Short-Term Memory’, in. IEEE, pp. 1148–1152. </w:t>
      </w:r>
      <w:proofErr w:type="spellStart"/>
      <w:r w:rsidRPr="00192D42">
        <w:rPr>
          <w:lang w:val="en-US"/>
        </w:rPr>
        <w:t>doi</w:t>
      </w:r>
      <w:proofErr w:type="spellEnd"/>
      <w:r w:rsidRPr="00192D42">
        <w:rPr>
          <w:lang w:val="en-US"/>
        </w:rPr>
        <w:t>: 10.1109/APPEEC.2016.7779672.</w:t>
      </w:r>
    </w:p>
    <w:p w:rsidR="00056156" w:rsidRPr="00192D42" w:rsidRDefault="00056156" w:rsidP="00056156">
      <w:pPr>
        <w:pStyle w:val="Bibliography"/>
        <w:rPr>
          <w:lang w:val="en-US"/>
        </w:rPr>
      </w:pPr>
      <w:r w:rsidRPr="00192D42">
        <w:rPr>
          <w:lang w:val="en-US"/>
        </w:rPr>
        <w:t xml:space="preserve">Radhika, Y. and Shashi, M. (2009) ‘Atmospheric Temperature Prediction using Support Vector Machines’, </w:t>
      </w:r>
      <w:r w:rsidRPr="00192D42">
        <w:rPr>
          <w:iCs/>
          <w:lang w:val="en-US"/>
        </w:rPr>
        <w:t>International Journal of Computer Theory and Engineering</w:t>
      </w:r>
      <w:r w:rsidRPr="00192D42">
        <w:rPr>
          <w:lang w:val="en-US"/>
        </w:rPr>
        <w:t xml:space="preserve">, pp. 55–58. </w:t>
      </w:r>
      <w:proofErr w:type="spellStart"/>
      <w:r w:rsidRPr="00192D42">
        <w:rPr>
          <w:lang w:val="en-US"/>
        </w:rPr>
        <w:t>doi</w:t>
      </w:r>
      <w:proofErr w:type="spellEnd"/>
      <w:r w:rsidRPr="00192D42">
        <w:rPr>
          <w:lang w:val="en-US"/>
        </w:rPr>
        <w:t>: 10.7763/</w:t>
      </w:r>
      <w:proofErr w:type="gramStart"/>
      <w:r w:rsidRPr="00192D42">
        <w:rPr>
          <w:lang w:val="en-US"/>
        </w:rPr>
        <w:t>IJCTE.2009.V</w:t>
      </w:r>
      <w:proofErr w:type="gramEnd"/>
      <w:r w:rsidRPr="00192D42">
        <w:rPr>
          <w:lang w:val="en-US"/>
        </w:rPr>
        <w:t>1.9.</w:t>
      </w:r>
    </w:p>
    <w:p w:rsidR="00056156" w:rsidRPr="00192D42" w:rsidRDefault="00056156" w:rsidP="00056156">
      <w:pPr>
        <w:pStyle w:val="Bibliography"/>
        <w:rPr>
          <w:lang w:val="en-US"/>
        </w:rPr>
      </w:pPr>
      <w:proofErr w:type="spellStart"/>
      <w:r w:rsidRPr="00192D42">
        <w:rPr>
          <w:lang w:val="en-US"/>
        </w:rPr>
        <w:t>Saha</w:t>
      </w:r>
      <w:proofErr w:type="spellEnd"/>
      <w:r w:rsidRPr="00192D42">
        <w:rPr>
          <w:lang w:val="en-US"/>
        </w:rPr>
        <w:t xml:space="preserve">, G. and Chauhan, N. (2017) ‘Numerical weather prediction using nonlinear auto regressive network for the Manaus region, Brazil’, in. IEEE, pp. 1–4. </w:t>
      </w:r>
      <w:proofErr w:type="spellStart"/>
      <w:r w:rsidRPr="00192D42">
        <w:rPr>
          <w:lang w:val="en-US"/>
        </w:rPr>
        <w:t>doi</w:t>
      </w:r>
      <w:proofErr w:type="spellEnd"/>
      <w:r w:rsidRPr="00192D42">
        <w:rPr>
          <w:lang w:val="en-US"/>
        </w:rPr>
        <w:t>: 10.1109/IPACT.2017.8245061.</w:t>
      </w:r>
    </w:p>
    <w:p w:rsidR="00056156" w:rsidRPr="00192D42" w:rsidRDefault="00056156" w:rsidP="00056156">
      <w:pPr>
        <w:pStyle w:val="Bibliography"/>
        <w:rPr>
          <w:lang w:val="en-US"/>
        </w:rPr>
      </w:pPr>
      <w:proofErr w:type="spellStart"/>
      <w:r w:rsidRPr="00192D42">
        <w:rPr>
          <w:lang w:val="en-US"/>
        </w:rPr>
        <w:t>Salzberg</w:t>
      </w:r>
      <w:proofErr w:type="spellEnd"/>
      <w:r w:rsidRPr="00192D42">
        <w:rPr>
          <w:lang w:val="en-US"/>
        </w:rPr>
        <w:t xml:space="preserve">, S. and Segre, A. (1994) ‘Review of C4.5: Programs for Machine Learning by J. Ross Quinlan.’, </w:t>
      </w:r>
      <w:r w:rsidRPr="00192D42">
        <w:rPr>
          <w:iCs/>
          <w:lang w:val="en-US"/>
        </w:rPr>
        <w:t>Machine Learning - ML</w:t>
      </w:r>
      <w:r w:rsidRPr="00192D42">
        <w:rPr>
          <w:lang w:val="en-US"/>
        </w:rPr>
        <w:t xml:space="preserve">, 16, pp. 235–240. </w:t>
      </w:r>
      <w:proofErr w:type="spellStart"/>
      <w:r w:rsidRPr="00192D42">
        <w:rPr>
          <w:lang w:val="en-US"/>
        </w:rPr>
        <w:t>doi</w:t>
      </w:r>
      <w:proofErr w:type="spellEnd"/>
      <w:r w:rsidRPr="00192D42">
        <w:rPr>
          <w:lang w:val="en-US"/>
        </w:rPr>
        <w:t>: 10.1007/BF00993309.</w:t>
      </w:r>
    </w:p>
    <w:p w:rsidR="00056156" w:rsidRPr="00192D42" w:rsidRDefault="00056156" w:rsidP="00056156">
      <w:pPr>
        <w:pStyle w:val="Bibliography"/>
        <w:rPr>
          <w:lang w:val="en-US"/>
        </w:rPr>
      </w:pPr>
      <w:r w:rsidRPr="00192D42">
        <w:rPr>
          <w:lang w:val="en-US"/>
        </w:rPr>
        <w:t xml:space="preserve">Sanusi, U. and </w:t>
      </w:r>
      <w:proofErr w:type="spellStart"/>
      <w:r w:rsidRPr="00192D42">
        <w:rPr>
          <w:lang w:val="en-US"/>
        </w:rPr>
        <w:t>Corne</w:t>
      </w:r>
      <w:proofErr w:type="spellEnd"/>
      <w:r w:rsidRPr="00192D42">
        <w:rPr>
          <w:lang w:val="en-US"/>
        </w:rPr>
        <w:t xml:space="preserve">, D. (2015) ‘Feature selection for accurate short-term forecasting of local wind-speed’, in </w:t>
      </w:r>
      <w:r w:rsidRPr="00192D42">
        <w:rPr>
          <w:iCs/>
          <w:lang w:val="en-US"/>
        </w:rPr>
        <w:t>2015 IEEE 8th International Workshop on Computational Intelligence and Applications (IWCIA)</w:t>
      </w:r>
      <w:r w:rsidRPr="00192D42">
        <w:rPr>
          <w:lang w:val="en-US"/>
        </w:rPr>
        <w:t xml:space="preserve">. </w:t>
      </w:r>
      <w:r w:rsidRPr="00192D42">
        <w:rPr>
          <w:iCs/>
          <w:lang w:val="en-US"/>
        </w:rPr>
        <w:t>2015 IEEE 8th International Workshop on Computational Intelligence and Applications (IWCIA)</w:t>
      </w:r>
      <w:r w:rsidRPr="00192D42">
        <w:rPr>
          <w:lang w:val="en-US"/>
        </w:rPr>
        <w:t xml:space="preserve">, pp. 121–126. </w:t>
      </w:r>
      <w:proofErr w:type="spellStart"/>
      <w:r w:rsidRPr="00192D42">
        <w:rPr>
          <w:lang w:val="en-US"/>
        </w:rPr>
        <w:t>doi</w:t>
      </w:r>
      <w:proofErr w:type="spellEnd"/>
      <w:r w:rsidRPr="00192D42">
        <w:rPr>
          <w:lang w:val="en-US"/>
        </w:rPr>
        <w:t>: 10.1109/IWCIA.2015.7449474.</w:t>
      </w:r>
    </w:p>
    <w:p w:rsidR="00056156" w:rsidRPr="00192D42" w:rsidRDefault="00056156" w:rsidP="00056156">
      <w:pPr>
        <w:pStyle w:val="Bibliography"/>
        <w:rPr>
          <w:lang w:val="en-US"/>
        </w:rPr>
      </w:pPr>
      <w:r w:rsidRPr="00192D42">
        <w:rPr>
          <w:lang w:val="en-US"/>
        </w:rPr>
        <w:lastRenderedPageBreak/>
        <w:t xml:space="preserve">Sharma, A., Chaturvedi, S. and </w:t>
      </w:r>
      <w:proofErr w:type="spellStart"/>
      <w:r w:rsidRPr="00192D42">
        <w:rPr>
          <w:lang w:val="en-US"/>
        </w:rPr>
        <w:t>Gour</w:t>
      </w:r>
      <w:proofErr w:type="spellEnd"/>
      <w:r w:rsidRPr="00192D42">
        <w:rPr>
          <w:lang w:val="en-US"/>
        </w:rPr>
        <w:t xml:space="preserve">, B. (2014) ‘A Semi- Supervised Technique for Weather Condition Prediction using DBSCAN and KNN’, </w:t>
      </w:r>
      <w:r w:rsidRPr="00192D42">
        <w:rPr>
          <w:iCs/>
          <w:lang w:val="en-US"/>
        </w:rPr>
        <w:t>International Journal of Computer Applications</w:t>
      </w:r>
      <w:r w:rsidRPr="00192D42">
        <w:rPr>
          <w:lang w:val="en-US"/>
        </w:rPr>
        <w:t xml:space="preserve">, 95(10), pp. 21–26. </w:t>
      </w:r>
      <w:proofErr w:type="spellStart"/>
      <w:r w:rsidRPr="00192D42">
        <w:rPr>
          <w:lang w:val="en-US"/>
        </w:rPr>
        <w:t>doi</w:t>
      </w:r>
      <w:proofErr w:type="spellEnd"/>
      <w:r w:rsidRPr="00192D42">
        <w:rPr>
          <w:lang w:val="en-US"/>
        </w:rPr>
        <w:t>: 10.5120/16631-6500.</w:t>
      </w:r>
    </w:p>
    <w:p w:rsidR="00056156" w:rsidRPr="00192D42" w:rsidRDefault="00056156" w:rsidP="00056156">
      <w:pPr>
        <w:pStyle w:val="Bibliography"/>
        <w:rPr>
          <w:lang w:val="en-US"/>
        </w:rPr>
      </w:pPr>
      <w:r w:rsidRPr="00192D42">
        <w:rPr>
          <w:lang w:val="en-US"/>
        </w:rPr>
        <w:t>Shuman, F. G. (1978) ‘Numerical weather Prediction’, 59(1), p. 13. Available at: https://journals.ametsoc.org/doi/pdf/10.1175/1520-0477%281978%29059%3C0005%3ANWP%3E2.0.CO%3B2 (Accessed: 1 June 2018).</w:t>
      </w:r>
    </w:p>
    <w:p w:rsidR="00056156" w:rsidRPr="00192D42" w:rsidRDefault="00056156" w:rsidP="00056156">
      <w:pPr>
        <w:pStyle w:val="Bibliography"/>
        <w:rPr>
          <w:lang w:val="en-US"/>
        </w:rPr>
      </w:pPr>
      <w:r w:rsidRPr="00192D42">
        <w:rPr>
          <w:lang w:val="en-US"/>
        </w:rPr>
        <w:t xml:space="preserve">Sivakumar, M. (2006) ‘Climate prediction and agriculture: current status and future challenges’, </w:t>
      </w:r>
      <w:r w:rsidRPr="00192D42">
        <w:rPr>
          <w:iCs/>
          <w:lang w:val="en-US"/>
        </w:rPr>
        <w:t>Climate Research</w:t>
      </w:r>
      <w:r w:rsidRPr="00192D42">
        <w:rPr>
          <w:lang w:val="en-US"/>
        </w:rPr>
        <w:t xml:space="preserve">, 33, pp. 3–17. </w:t>
      </w:r>
      <w:proofErr w:type="spellStart"/>
      <w:r w:rsidRPr="00192D42">
        <w:rPr>
          <w:lang w:val="en-US"/>
        </w:rPr>
        <w:t>doi</w:t>
      </w:r>
      <w:proofErr w:type="spellEnd"/>
      <w:r w:rsidRPr="00192D42">
        <w:rPr>
          <w:lang w:val="en-US"/>
        </w:rPr>
        <w:t>: 10.3354/cr033003.</w:t>
      </w:r>
    </w:p>
    <w:p w:rsidR="00056156" w:rsidRPr="00192D42" w:rsidRDefault="00056156" w:rsidP="00056156">
      <w:pPr>
        <w:pStyle w:val="Bibliography"/>
        <w:rPr>
          <w:lang w:val="en-US"/>
        </w:rPr>
      </w:pPr>
      <w:proofErr w:type="spellStart"/>
      <w:proofErr w:type="gramStart"/>
      <w:r w:rsidRPr="00192D42">
        <w:rPr>
          <w:iCs/>
          <w:lang w:val="en-US"/>
        </w:rPr>
        <w:t>sklearn.preprocessing</w:t>
      </w:r>
      <w:proofErr w:type="gramEnd"/>
      <w:r w:rsidRPr="00192D42">
        <w:rPr>
          <w:iCs/>
          <w:lang w:val="en-US"/>
        </w:rPr>
        <w:t>.StandardScaler</w:t>
      </w:r>
      <w:proofErr w:type="spellEnd"/>
      <w:r w:rsidRPr="00192D42">
        <w:rPr>
          <w:iCs/>
          <w:lang w:val="en-US"/>
        </w:rPr>
        <w:t xml:space="preserve"> — </w:t>
      </w:r>
      <w:proofErr w:type="spellStart"/>
      <w:r w:rsidRPr="00192D42">
        <w:rPr>
          <w:iCs/>
          <w:lang w:val="en-US"/>
        </w:rPr>
        <w:t>scikit</w:t>
      </w:r>
      <w:proofErr w:type="spellEnd"/>
      <w:r w:rsidRPr="00192D42">
        <w:rPr>
          <w:iCs/>
          <w:lang w:val="en-US"/>
        </w:rPr>
        <w:t>-learn 0.19.1 documentation</w:t>
      </w:r>
      <w:r w:rsidRPr="00192D42">
        <w:rPr>
          <w:lang w:val="en-US"/>
        </w:rPr>
        <w:t xml:space="preserve"> (</w:t>
      </w:r>
      <w:r w:rsidR="009A3137">
        <w:rPr>
          <w:lang w:val="en-US"/>
        </w:rPr>
        <w:t>n.d.</w:t>
      </w:r>
      <w:r w:rsidRPr="00192D42">
        <w:rPr>
          <w:lang w:val="en-US"/>
        </w:rPr>
        <w:t>). Available at: http://scikit-learn.org/stable/modules/generated/sklearn.preprocessing.StandardScaler.html (Accessed: 7 June 2018).</w:t>
      </w:r>
    </w:p>
    <w:p w:rsidR="00056156" w:rsidRPr="00192D42" w:rsidRDefault="00056156" w:rsidP="00056156">
      <w:pPr>
        <w:pStyle w:val="Bibliography"/>
        <w:rPr>
          <w:lang w:val="en-US"/>
        </w:rPr>
      </w:pPr>
      <w:proofErr w:type="spellStart"/>
      <w:r w:rsidRPr="00192D42">
        <w:rPr>
          <w:lang w:val="en-US"/>
        </w:rPr>
        <w:t>Talib</w:t>
      </w:r>
      <w:proofErr w:type="spellEnd"/>
      <w:r w:rsidRPr="00192D42">
        <w:rPr>
          <w:lang w:val="en-US"/>
        </w:rPr>
        <w:t xml:space="preserve">, M. R. </w:t>
      </w:r>
      <w:r w:rsidRPr="00192D42">
        <w:rPr>
          <w:iCs/>
          <w:lang w:val="en-US"/>
        </w:rPr>
        <w:t>et al.</w:t>
      </w:r>
      <w:r w:rsidRPr="00192D42">
        <w:rPr>
          <w:lang w:val="en-US"/>
        </w:rPr>
        <w:t xml:space="preserve"> (2017) ‘Application of Data Mining Techniques in Weather Data Analysis’, 17(6), p. 7. Available at: http://paper.ijcsns.org/07_book/201706/20170604.pdf (Accessed: 1 June 2018).</w:t>
      </w:r>
    </w:p>
    <w:p w:rsidR="00056156" w:rsidRPr="00192D42" w:rsidRDefault="00056156" w:rsidP="00056156">
      <w:pPr>
        <w:pStyle w:val="Bibliography"/>
        <w:rPr>
          <w:lang w:val="en-US"/>
        </w:rPr>
      </w:pPr>
      <w:r w:rsidRPr="00192D42">
        <w:rPr>
          <w:iCs/>
          <w:lang w:val="en-US"/>
        </w:rPr>
        <w:t>Temperatures - Dry Bulb/Web Bulb/Dew Point</w:t>
      </w:r>
      <w:r w:rsidRPr="00192D42">
        <w:rPr>
          <w:lang w:val="en-US"/>
        </w:rPr>
        <w:t xml:space="preserve"> (</w:t>
      </w:r>
      <w:r w:rsidR="009A3137">
        <w:rPr>
          <w:lang w:val="en-US"/>
        </w:rPr>
        <w:t>n.d.</w:t>
      </w:r>
      <w:r w:rsidRPr="00192D42">
        <w:rPr>
          <w:lang w:val="en-US"/>
        </w:rPr>
        <w:t>). Available at: https://www.weather.gov/source/zhu/ZHU_Training_Page/definitions/dry_wet_bulb_definition/dry_wet_bulb.html (Accessed: 15 June 2018).</w:t>
      </w:r>
    </w:p>
    <w:p w:rsidR="00056156" w:rsidRPr="00192D42" w:rsidRDefault="00056156" w:rsidP="00056156">
      <w:pPr>
        <w:pStyle w:val="Bibliography"/>
        <w:rPr>
          <w:lang w:val="en-US"/>
        </w:rPr>
      </w:pPr>
      <w:r w:rsidRPr="00192D42">
        <w:rPr>
          <w:lang w:val="en-US"/>
        </w:rPr>
        <w:t xml:space="preserve">Wang, Z. and Sheng, H. (2010) ‘Rainfall Prediction Using Generalized Regression Neural Network: Case Study Zhengzhou’, in. IEEE, pp. 1265–1268. </w:t>
      </w:r>
      <w:proofErr w:type="spellStart"/>
      <w:r w:rsidRPr="00192D42">
        <w:rPr>
          <w:lang w:val="en-US"/>
        </w:rPr>
        <w:t>doi</w:t>
      </w:r>
      <w:proofErr w:type="spellEnd"/>
      <w:r w:rsidRPr="00192D42">
        <w:rPr>
          <w:lang w:val="en-US"/>
        </w:rPr>
        <w:t>: 10.1109/ICCIS.2010.312.</w:t>
      </w:r>
    </w:p>
    <w:p w:rsidR="00056156" w:rsidRPr="00192D42" w:rsidRDefault="00056156" w:rsidP="00056156">
      <w:pPr>
        <w:pStyle w:val="Bibliography"/>
        <w:rPr>
          <w:lang w:val="en-US"/>
        </w:rPr>
      </w:pPr>
      <w:r w:rsidRPr="00192D42">
        <w:rPr>
          <w:iCs/>
          <w:lang w:val="en-US"/>
        </w:rPr>
        <w:t>Water Vapour - Met Éireann - The Irish Meteorological Service</w:t>
      </w:r>
      <w:r w:rsidRPr="00192D42">
        <w:rPr>
          <w:lang w:val="en-US"/>
        </w:rPr>
        <w:t xml:space="preserve"> (</w:t>
      </w:r>
      <w:r w:rsidR="009A3137">
        <w:rPr>
          <w:lang w:val="en-US"/>
        </w:rPr>
        <w:t>n.d.</w:t>
      </w:r>
      <w:r w:rsidRPr="00192D42">
        <w:rPr>
          <w:lang w:val="en-US"/>
        </w:rPr>
        <w:t>). Available at: https://www.met.ie/climate/what-we-measure/water-vapour (Accessed: 16 June 2018).</w:t>
      </w:r>
    </w:p>
    <w:p w:rsidR="00056156" w:rsidRPr="00192D42" w:rsidRDefault="00056156" w:rsidP="00056156">
      <w:pPr>
        <w:pStyle w:val="Bibliography"/>
        <w:rPr>
          <w:lang w:val="en-US"/>
        </w:rPr>
      </w:pPr>
      <w:r w:rsidRPr="00192D42">
        <w:rPr>
          <w:iCs/>
          <w:lang w:val="en-US"/>
        </w:rPr>
        <w:t>Weather Questions &amp; Answers</w:t>
      </w:r>
      <w:r w:rsidRPr="00192D42">
        <w:rPr>
          <w:lang w:val="en-US"/>
        </w:rPr>
        <w:t xml:space="preserve"> (2012) </w:t>
      </w:r>
      <w:r w:rsidRPr="00192D42">
        <w:rPr>
          <w:iCs/>
          <w:lang w:val="en-US"/>
        </w:rPr>
        <w:t>Weather Questions</w:t>
      </w:r>
      <w:r w:rsidRPr="00192D42">
        <w:rPr>
          <w:lang w:val="en-US"/>
        </w:rPr>
        <w:t>. Available at: http://www.weatherquestions.com (Accessed: 15 June 2018).</w:t>
      </w:r>
    </w:p>
    <w:p w:rsidR="00400E30" w:rsidRPr="00DC0418" w:rsidRDefault="0036000E" w:rsidP="00632CCE">
      <w:pPr>
        <w:spacing w:line="360" w:lineRule="auto"/>
        <w:jc w:val="both"/>
      </w:pPr>
      <w:r w:rsidRPr="00192D42">
        <w:fldChar w:fldCharType="end"/>
      </w:r>
    </w:p>
    <w:sectPr w:rsidR="00400E30" w:rsidRPr="00DC0418" w:rsidSect="0085255E">
      <w:footerReference w:type="even" r:id="rId9"/>
      <w:footerReference w:type="default" r:id="rId10"/>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C0046" w:rsidRDefault="009C0046" w:rsidP="00362737">
      <w:r>
        <w:separator/>
      </w:r>
    </w:p>
  </w:endnote>
  <w:endnote w:type="continuationSeparator" w:id="0">
    <w:p w:rsidR="009C0046" w:rsidRDefault="009C0046"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Content>
      <w:p w:rsidR="00C10610" w:rsidRDefault="00C10610"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10610" w:rsidRDefault="00C10610"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Content>
      <w:p w:rsidR="00C10610" w:rsidRDefault="00C10610"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10610" w:rsidRDefault="00C10610"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C0046" w:rsidRDefault="009C0046" w:rsidP="00362737">
      <w:r>
        <w:separator/>
      </w:r>
    </w:p>
  </w:footnote>
  <w:footnote w:type="continuationSeparator" w:id="0">
    <w:p w:rsidR="009C0046" w:rsidRDefault="009C0046"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845"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032EFF"/>
    <w:multiLevelType w:val="hybridMultilevel"/>
    <w:tmpl w:val="4A1EC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893641"/>
    <w:multiLevelType w:val="hybridMultilevel"/>
    <w:tmpl w:val="33E40C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C33146E"/>
    <w:multiLevelType w:val="hybridMultilevel"/>
    <w:tmpl w:val="CD54A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EA2F04"/>
    <w:multiLevelType w:val="multilevel"/>
    <w:tmpl w:val="ACB8864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6F6E0C7C"/>
    <w:multiLevelType w:val="hybridMultilevel"/>
    <w:tmpl w:val="68108332"/>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15:restartNumberingAfterBreak="0">
    <w:nsid w:val="74B4690F"/>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6"/>
  </w:num>
  <w:num w:numId="3">
    <w:abstractNumId w:val="4"/>
  </w:num>
  <w:num w:numId="4">
    <w:abstractNumId w:val="1"/>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0374F"/>
    <w:rsid w:val="00005D29"/>
    <w:rsid w:val="00015C2D"/>
    <w:rsid w:val="0002011C"/>
    <w:rsid w:val="00021A04"/>
    <w:rsid w:val="00027268"/>
    <w:rsid w:val="00030F1D"/>
    <w:rsid w:val="00036A02"/>
    <w:rsid w:val="0004085D"/>
    <w:rsid w:val="0004354D"/>
    <w:rsid w:val="00043FF2"/>
    <w:rsid w:val="00046E7C"/>
    <w:rsid w:val="00047CC3"/>
    <w:rsid w:val="00053616"/>
    <w:rsid w:val="00056156"/>
    <w:rsid w:val="000561AC"/>
    <w:rsid w:val="00056E12"/>
    <w:rsid w:val="0006454F"/>
    <w:rsid w:val="00075A53"/>
    <w:rsid w:val="00076F0C"/>
    <w:rsid w:val="00087605"/>
    <w:rsid w:val="00091DBE"/>
    <w:rsid w:val="000923B2"/>
    <w:rsid w:val="00094CDE"/>
    <w:rsid w:val="000A00D3"/>
    <w:rsid w:val="000A053D"/>
    <w:rsid w:val="000A59A0"/>
    <w:rsid w:val="000B1638"/>
    <w:rsid w:val="000B2F84"/>
    <w:rsid w:val="000B3B94"/>
    <w:rsid w:val="000B563F"/>
    <w:rsid w:val="000B757A"/>
    <w:rsid w:val="000C3071"/>
    <w:rsid w:val="000C58CE"/>
    <w:rsid w:val="000D58FF"/>
    <w:rsid w:val="000E1D00"/>
    <w:rsid w:val="000E53B4"/>
    <w:rsid w:val="000E655C"/>
    <w:rsid w:val="000F266C"/>
    <w:rsid w:val="000F26E6"/>
    <w:rsid w:val="000F3487"/>
    <w:rsid w:val="000F6EB4"/>
    <w:rsid w:val="00100366"/>
    <w:rsid w:val="00100DC1"/>
    <w:rsid w:val="0010190D"/>
    <w:rsid w:val="00101E42"/>
    <w:rsid w:val="00106E2E"/>
    <w:rsid w:val="001118DB"/>
    <w:rsid w:val="001129CE"/>
    <w:rsid w:val="00114C6D"/>
    <w:rsid w:val="00121AFB"/>
    <w:rsid w:val="00125B4B"/>
    <w:rsid w:val="00125D2C"/>
    <w:rsid w:val="001302D1"/>
    <w:rsid w:val="001304C5"/>
    <w:rsid w:val="001313A8"/>
    <w:rsid w:val="001315A7"/>
    <w:rsid w:val="00141AF7"/>
    <w:rsid w:val="00147770"/>
    <w:rsid w:val="001612CE"/>
    <w:rsid w:val="0016171D"/>
    <w:rsid w:val="0016336B"/>
    <w:rsid w:val="00172A3B"/>
    <w:rsid w:val="00174BB6"/>
    <w:rsid w:val="00175441"/>
    <w:rsid w:val="0017713B"/>
    <w:rsid w:val="00186F49"/>
    <w:rsid w:val="0019100E"/>
    <w:rsid w:val="0019140A"/>
    <w:rsid w:val="001928BF"/>
    <w:rsid w:val="00192D42"/>
    <w:rsid w:val="00193C11"/>
    <w:rsid w:val="00197A6A"/>
    <w:rsid w:val="001A1724"/>
    <w:rsid w:val="001A17BC"/>
    <w:rsid w:val="001A4C6B"/>
    <w:rsid w:val="001A767E"/>
    <w:rsid w:val="001B13F5"/>
    <w:rsid w:val="001B1558"/>
    <w:rsid w:val="001B239C"/>
    <w:rsid w:val="001B41E8"/>
    <w:rsid w:val="001B5B19"/>
    <w:rsid w:val="001B754B"/>
    <w:rsid w:val="001C4EDD"/>
    <w:rsid w:val="001C5D35"/>
    <w:rsid w:val="001D6685"/>
    <w:rsid w:val="001E0FF9"/>
    <w:rsid w:val="001E4D13"/>
    <w:rsid w:val="001E509A"/>
    <w:rsid w:val="001F524F"/>
    <w:rsid w:val="0020533E"/>
    <w:rsid w:val="002063F2"/>
    <w:rsid w:val="0022647C"/>
    <w:rsid w:val="00235687"/>
    <w:rsid w:val="00237066"/>
    <w:rsid w:val="0023722B"/>
    <w:rsid w:val="0024167A"/>
    <w:rsid w:val="002421EE"/>
    <w:rsid w:val="002451E1"/>
    <w:rsid w:val="00246658"/>
    <w:rsid w:val="00251DAB"/>
    <w:rsid w:val="002539C8"/>
    <w:rsid w:val="00257B3E"/>
    <w:rsid w:val="00261C8F"/>
    <w:rsid w:val="00264E26"/>
    <w:rsid w:val="00276383"/>
    <w:rsid w:val="00276F3B"/>
    <w:rsid w:val="00280791"/>
    <w:rsid w:val="0028190D"/>
    <w:rsid w:val="0028229A"/>
    <w:rsid w:val="002865BB"/>
    <w:rsid w:val="00293B51"/>
    <w:rsid w:val="002944E5"/>
    <w:rsid w:val="00294CB1"/>
    <w:rsid w:val="00294D59"/>
    <w:rsid w:val="002A238E"/>
    <w:rsid w:val="002A4CD8"/>
    <w:rsid w:val="002B1C68"/>
    <w:rsid w:val="002B4904"/>
    <w:rsid w:val="002B615B"/>
    <w:rsid w:val="002C45D5"/>
    <w:rsid w:val="002E52E5"/>
    <w:rsid w:val="002E5B11"/>
    <w:rsid w:val="002E5B12"/>
    <w:rsid w:val="002F0618"/>
    <w:rsid w:val="002F0A34"/>
    <w:rsid w:val="002F2344"/>
    <w:rsid w:val="002F38D3"/>
    <w:rsid w:val="002F3FD9"/>
    <w:rsid w:val="002F64FD"/>
    <w:rsid w:val="003010E9"/>
    <w:rsid w:val="00301E16"/>
    <w:rsid w:val="003066A4"/>
    <w:rsid w:val="0031004B"/>
    <w:rsid w:val="00310FC1"/>
    <w:rsid w:val="00316D12"/>
    <w:rsid w:val="003208BC"/>
    <w:rsid w:val="00327187"/>
    <w:rsid w:val="003308E5"/>
    <w:rsid w:val="00332BD1"/>
    <w:rsid w:val="00342659"/>
    <w:rsid w:val="00342E47"/>
    <w:rsid w:val="00343A2C"/>
    <w:rsid w:val="0034709E"/>
    <w:rsid w:val="00351BA7"/>
    <w:rsid w:val="0035248B"/>
    <w:rsid w:val="0035528E"/>
    <w:rsid w:val="0036000E"/>
    <w:rsid w:val="00360104"/>
    <w:rsid w:val="00362737"/>
    <w:rsid w:val="0037466E"/>
    <w:rsid w:val="00380B4A"/>
    <w:rsid w:val="00381E52"/>
    <w:rsid w:val="0038263D"/>
    <w:rsid w:val="00382B3C"/>
    <w:rsid w:val="00384EDF"/>
    <w:rsid w:val="00390371"/>
    <w:rsid w:val="003907BA"/>
    <w:rsid w:val="003926CE"/>
    <w:rsid w:val="00397D5E"/>
    <w:rsid w:val="003A0D91"/>
    <w:rsid w:val="003A5741"/>
    <w:rsid w:val="003A659F"/>
    <w:rsid w:val="003A7AEC"/>
    <w:rsid w:val="003B43D7"/>
    <w:rsid w:val="003B5854"/>
    <w:rsid w:val="003C009C"/>
    <w:rsid w:val="003C49CC"/>
    <w:rsid w:val="003D03CB"/>
    <w:rsid w:val="003D0D41"/>
    <w:rsid w:val="003D34E6"/>
    <w:rsid w:val="003D759E"/>
    <w:rsid w:val="003E4EDC"/>
    <w:rsid w:val="003E6A88"/>
    <w:rsid w:val="00400C65"/>
    <w:rsid w:val="00400E30"/>
    <w:rsid w:val="004030FB"/>
    <w:rsid w:val="00403C9A"/>
    <w:rsid w:val="00420E49"/>
    <w:rsid w:val="00422C22"/>
    <w:rsid w:val="00424CF7"/>
    <w:rsid w:val="004259CC"/>
    <w:rsid w:val="00425C32"/>
    <w:rsid w:val="00434D41"/>
    <w:rsid w:val="00436E68"/>
    <w:rsid w:val="00447F7F"/>
    <w:rsid w:val="00452D47"/>
    <w:rsid w:val="0046618C"/>
    <w:rsid w:val="00470E51"/>
    <w:rsid w:val="00473464"/>
    <w:rsid w:val="00476F4F"/>
    <w:rsid w:val="0047707B"/>
    <w:rsid w:val="00481540"/>
    <w:rsid w:val="00481D0C"/>
    <w:rsid w:val="00485EB3"/>
    <w:rsid w:val="004860E2"/>
    <w:rsid w:val="0048681B"/>
    <w:rsid w:val="00487969"/>
    <w:rsid w:val="00487BCD"/>
    <w:rsid w:val="00491F65"/>
    <w:rsid w:val="00495134"/>
    <w:rsid w:val="004956F7"/>
    <w:rsid w:val="00496F4B"/>
    <w:rsid w:val="004A00F7"/>
    <w:rsid w:val="004A4C95"/>
    <w:rsid w:val="004A5611"/>
    <w:rsid w:val="004B59D6"/>
    <w:rsid w:val="004C0A42"/>
    <w:rsid w:val="004C7E02"/>
    <w:rsid w:val="004C7FF1"/>
    <w:rsid w:val="004D0B22"/>
    <w:rsid w:val="004D1F63"/>
    <w:rsid w:val="004D30F3"/>
    <w:rsid w:val="004D3C71"/>
    <w:rsid w:val="004D3CF8"/>
    <w:rsid w:val="004D7CFB"/>
    <w:rsid w:val="004E2CE3"/>
    <w:rsid w:val="004E38F3"/>
    <w:rsid w:val="004E485D"/>
    <w:rsid w:val="004E50ED"/>
    <w:rsid w:val="004E7D9C"/>
    <w:rsid w:val="004F126A"/>
    <w:rsid w:val="004F1C0A"/>
    <w:rsid w:val="004F3BF6"/>
    <w:rsid w:val="004F7CD8"/>
    <w:rsid w:val="00500D41"/>
    <w:rsid w:val="005042D2"/>
    <w:rsid w:val="00506680"/>
    <w:rsid w:val="00513901"/>
    <w:rsid w:val="0051416F"/>
    <w:rsid w:val="00520E68"/>
    <w:rsid w:val="00521741"/>
    <w:rsid w:val="00522C2F"/>
    <w:rsid w:val="00523D2F"/>
    <w:rsid w:val="00524E0F"/>
    <w:rsid w:val="0052609E"/>
    <w:rsid w:val="00534E37"/>
    <w:rsid w:val="005422EF"/>
    <w:rsid w:val="0054672D"/>
    <w:rsid w:val="005511E2"/>
    <w:rsid w:val="005541BC"/>
    <w:rsid w:val="00556939"/>
    <w:rsid w:val="00557E82"/>
    <w:rsid w:val="005647EB"/>
    <w:rsid w:val="00565D85"/>
    <w:rsid w:val="0056602D"/>
    <w:rsid w:val="005764AD"/>
    <w:rsid w:val="005810DB"/>
    <w:rsid w:val="00591CA4"/>
    <w:rsid w:val="00595769"/>
    <w:rsid w:val="005A12AA"/>
    <w:rsid w:val="005A5954"/>
    <w:rsid w:val="005B0719"/>
    <w:rsid w:val="005B0CDD"/>
    <w:rsid w:val="005B16FF"/>
    <w:rsid w:val="005B239E"/>
    <w:rsid w:val="005B402F"/>
    <w:rsid w:val="005C094A"/>
    <w:rsid w:val="005C1DED"/>
    <w:rsid w:val="005C5079"/>
    <w:rsid w:val="005C6C89"/>
    <w:rsid w:val="005C6CC5"/>
    <w:rsid w:val="005C6F57"/>
    <w:rsid w:val="005D466E"/>
    <w:rsid w:val="005D4695"/>
    <w:rsid w:val="005E03FD"/>
    <w:rsid w:val="005E566E"/>
    <w:rsid w:val="005E748B"/>
    <w:rsid w:val="005F1D83"/>
    <w:rsid w:val="005F5828"/>
    <w:rsid w:val="005F5E3D"/>
    <w:rsid w:val="006034DC"/>
    <w:rsid w:val="006045B1"/>
    <w:rsid w:val="006048EC"/>
    <w:rsid w:val="0061137B"/>
    <w:rsid w:val="00613D81"/>
    <w:rsid w:val="00620F6C"/>
    <w:rsid w:val="0062391B"/>
    <w:rsid w:val="006242C8"/>
    <w:rsid w:val="00632CCE"/>
    <w:rsid w:val="0064158C"/>
    <w:rsid w:val="00646D19"/>
    <w:rsid w:val="00647607"/>
    <w:rsid w:val="00650A03"/>
    <w:rsid w:val="00654017"/>
    <w:rsid w:val="00655073"/>
    <w:rsid w:val="00655281"/>
    <w:rsid w:val="00657241"/>
    <w:rsid w:val="00667DB8"/>
    <w:rsid w:val="00670133"/>
    <w:rsid w:val="006731B4"/>
    <w:rsid w:val="00676097"/>
    <w:rsid w:val="00676892"/>
    <w:rsid w:val="00685B19"/>
    <w:rsid w:val="00692110"/>
    <w:rsid w:val="00693147"/>
    <w:rsid w:val="006A19E0"/>
    <w:rsid w:val="006A4380"/>
    <w:rsid w:val="006B0230"/>
    <w:rsid w:val="006B1826"/>
    <w:rsid w:val="006B3207"/>
    <w:rsid w:val="006B4E9E"/>
    <w:rsid w:val="006C4145"/>
    <w:rsid w:val="006C48D7"/>
    <w:rsid w:val="006C7375"/>
    <w:rsid w:val="006C7622"/>
    <w:rsid w:val="006C76BD"/>
    <w:rsid w:val="006D3EBB"/>
    <w:rsid w:val="006D442D"/>
    <w:rsid w:val="006D549E"/>
    <w:rsid w:val="006D59BA"/>
    <w:rsid w:val="006D700D"/>
    <w:rsid w:val="006E1190"/>
    <w:rsid w:val="006E34AA"/>
    <w:rsid w:val="006E558C"/>
    <w:rsid w:val="006F1865"/>
    <w:rsid w:val="006F3781"/>
    <w:rsid w:val="006F4891"/>
    <w:rsid w:val="006F5956"/>
    <w:rsid w:val="006F603C"/>
    <w:rsid w:val="00702CE1"/>
    <w:rsid w:val="00707919"/>
    <w:rsid w:val="0071406C"/>
    <w:rsid w:val="007142F9"/>
    <w:rsid w:val="00715013"/>
    <w:rsid w:val="007161AF"/>
    <w:rsid w:val="00717D4D"/>
    <w:rsid w:val="00717DED"/>
    <w:rsid w:val="00720172"/>
    <w:rsid w:val="00720B50"/>
    <w:rsid w:val="00720B6C"/>
    <w:rsid w:val="00723FAA"/>
    <w:rsid w:val="007244B4"/>
    <w:rsid w:val="007270D3"/>
    <w:rsid w:val="00731C7F"/>
    <w:rsid w:val="00737639"/>
    <w:rsid w:val="00740E3F"/>
    <w:rsid w:val="00741A7B"/>
    <w:rsid w:val="00742AA4"/>
    <w:rsid w:val="00742F15"/>
    <w:rsid w:val="00743BF3"/>
    <w:rsid w:val="007458C6"/>
    <w:rsid w:val="00746B8D"/>
    <w:rsid w:val="007474B2"/>
    <w:rsid w:val="00751642"/>
    <w:rsid w:val="00751F56"/>
    <w:rsid w:val="007533BC"/>
    <w:rsid w:val="00767D35"/>
    <w:rsid w:val="0077029E"/>
    <w:rsid w:val="00773A8E"/>
    <w:rsid w:val="00776F63"/>
    <w:rsid w:val="00781719"/>
    <w:rsid w:val="00784CAF"/>
    <w:rsid w:val="00785A91"/>
    <w:rsid w:val="007976CC"/>
    <w:rsid w:val="007A5444"/>
    <w:rsid w:val="007B3EA3"/>
    <w:rsid w:val="007B584B"/>
    <w:rsid w:val="007B6AB4"/>
    <w:rsid w:val="007B7926"/>
    <w:rsid w:val="007C5A25"/>
    <w:rsid w:val="007C5CBF"/>
    <w:rsid w:val="007C66BA"/>
    <w:rsid w:val="007C7661"/>
    <w:rsid w:val="007D19A2"/>
    <w:rsid w:val="007D4025"/>
    <w:rsid w:val="007D57A6"/>
    <w:rsid w:val="007D5E2C"/>
    <w:rsid w:val="007D71ED"/>
    <w:rsid w:val="007E41C8"/>
    <w:rsid w:val="007E58C8"/>
    <w:rsid w:val="007F1CB9"/>
    <w:rsid w:val="007F1DAE"/>
    <w:rsid w:val="007F6BE5"/>
    <w:rsid w:val="007F6FB4"/>
    <w:rsid w:val="0080325E"/>
    <w:rsid w:val="00805A7A"/>
    <w:rsid w:val="00805ACC"/>
    <w:rsid w:val="00813180"/>
    <w:rsid w:val="0081401E"/>
    <w:rsid w:val="008161B3"/>
    <w:rsid w:val="00820FAB"/>
    <w:rsid w:val="00821C3C"/>
    <w:rsid w:val="0082601E"/>
    <w:rsid w:val="008274B3"/>
    <w:rsid w:val="00827EBB"/>
    <w:rsid w:val="00830F49"/>
    <w:rsid w:val="008311EC"/>
    <w:rsid w:val="0083125B"/>
    <w:rsid w:val="008329CC"/>
    <w:rsid w:val="0084255F"/>
    <w:rsid w:val="008427C6"/>
    <w:rsid w:val="00847025"/>
    <w:rsid w:val="008472C0"/>
    <w:rsid w:val="0085040F"/>
    <w:rsid w:val="0085255E"/>
    <w:rsid w:val="0085289A"/>
    <w:rsid w:val="00856058"/>
    <w:rsid w:val="008565BF"/>
    <w:rsid w:val="00861846"/>
    <w:rsid w:val="008623BE"/>
    <w:rsid w:val="00864A3B"/>
    <w:rsid w:val="008671F0"/>
    <w:rsid w:val="00870B1E"/>
    <w:rsid w:val="00870CDD"/>
    <w:rsid w:val="00872A96"/>
    <w:rsid w:val="00873E3E"/>
    <w:rsid w:val="008764CB"/>
    <w:rsid w:val="008779BE"/>
    <w:rsid w:val="00880D7D"/>
    <w:rsid w:val="008846F8"/>
    <w:rsid w:val="00885AF5"/>
    <w:rsid w:val="00885C23"/>
    <w:rsid w:val="00890F16"/>
    <w:rsid w:val="008938B1"/>
    <w:rsid w:val="00893C59"/>
    <w:rsid w:val="0089768F"/>
    <w:rsid w:val="008A0C14"/>
    <w:rsid w:val="008A4AF0"/>
    <w:rsid w:val="008B124E"/>
    <w:rsid w:val="008B1DF4"/>
    <w:rsid w:val="008B3735"/>
    <w:rsid w:val="008B7C64"/>
    <w:rsid w:val="008C2418"/>
    <w:rsid w:val="008C37D8"/>
    <w:rsid w:val="008C3987"/>
    <w:rsid w:val="008C4640"/>
    <w:rsid w:val="008C7492"/>
    <w:rsid w:val="008E0096"/>
    <w:rsid w:val="008E7CF9"/>
    <w:rsid w:val="008F4F79"/>
    <w:rsid w:val="008F5EA0"/>
    <w:rsid w:val="00903372"/>
    <w:rsid w:val="00906B33"/>
    <w:rsid w:val="00916339"/>
    <w:rsid w:val="00920264"/>
    <w:rsid w:val="00921709"/>
    <w:rsid w:val="00922A6B"/>
    <w:rsid w:val="009337D8"/>
    <w:rsid w:val="0094013C"/>
    <w:rsid w:val="0094255C"/>
    <w:rsid w:val="00944343"/>
    <w:rsid w:val="00945EFB"/>
    <w:rsid w:val="009464AB"/>
    <w:rsid w:val="009471AB"/>
    <w:rsid w:val="00950A7F"/>
    <w:rsid w:val="00950B0D"/>
    <w:rsid w:val="0095320D"/>
    <w:rsid w:val="00953633"/>
    <w:rsid w:val="009558A0"/>
    <w:rsid w:val="00955A1D"/>
    <w:rsid w:val="00955BB5"/>
    <w:rsid w:val="00955C9E"/>
    <w:rsid w:val="00961727"/>
    <w:rsid w:val="009638ED"/>
    <w:rsid w:val="00967367"/>
    <w:rsid w:val="00967DA9"/>
    <w:rsid w:val="00977B09"/>
    <w:rsid w:val="00983855"/>
    <w:rsid w:val="00983DCF"/>
    <w:rsid w:val="009864E5"/>
    <w:rsid w:val="00992E89"/>
    <w:rsid w:val="009A18DF"/>
    <w:rsid w:val="009A3137"/>
    <w:rsid w:val="009A5B0E"/>
    <w:rsid w:val="009B01D0"/>
    <w:rsid w:val="009B1EBF"/>
    <w:rsid w:val="009B3D78"/>
    <w:rsid w:val="009B542C"/>
    <w:rsid w:val="009C0046"/>
    <w:rsid w:val="009C1059"/>
    <w:rsid w:val="009C2EAC"/>
    <w:rsid w:val="009C4C11"/>
    <w:rsid w:val="009C6812"/>
    <w:rsid w:val="009C78E0"/>
    <w:rsid w:val="009E1990"/>
    <w:rsid w:val="009E4C71"/>
    <w:rsid w:val="009E6F4B"/>
    <w:rsid w:val="009E7591"/>
    <w:rsid w:val="009E7AC6"/>
    <w:rsid w:val="00A02F74"/>
    <w:rsid w:val="00A031D2"/>
    <w:rsid w:val="00A05B97"/>
    <w:rsid w:val="00A077A7"/>
    <w:rsid w:val="00A07BCB"/>
    <w:rsid w:val="00A17C94"/>
    <w:rsid w:val="00A3058E"/>
    <w:rsid w:val="00A30671"/>
    <w:rsid w:val="00A332BB"/>
    <w:rsid w:val="00A33B23"/>
    <w:rsid w:val="00A36113"/>
    <w:rsid w:val="00A36A17"/>
    <w:rsid w:val="00A40302"/>
    <w:rsid w:val="00A40580"/>
    <w:rsid w:val="00A41DF2"/>
    <w:rsid w:val="00A42611"/>
    <w:rsid w:val="00A51F82"/>
    <w:rsid w:val="00A70EB8"/>
    <w:rsid w:val="00A70EC5"/>
    <w:rsid w:val="00A71891"/>
    <w:rsid w:val="00A7248C"/>
    <w:rsid w:val="00A76F85"/>
    <w:rsid w:val="00A82E79"/>
    <w:rsid w:val="00A83235"/>
    <w:rsid w:val="00A84874"/>
    <w:rsid w:val="00A90A3E"/>
    <w:rsid w:val="00A92D40"/>
    <w:rsid w:val="00A92DD6"/>
    <w:rsid w:val="00A93185"/>
    <w:rsid w:val="00A94B12"/>
    <w:rsid w:val="00AA0588"/>
    <w:rsid w:val="00AB1186"/>
    <w:rsid w:val="00AB4350"/>
    <w:rsid w:val="00AB4BAE"/>
    <w:rsid w:val="00AB74CC"/>
    <w:rsid w:val="00AB7DA6"/>
    <w:rsid w:val="00AC3783"/>
    <w:rsid w:val="00AC4831"/>
    <w:rsid w:val="00AD1C08"/>
    <w:rsid w:val="00AD7A2B"/>
    <w:rsid w:val="00AE1082"/>
    <w:rsid w:val="00AE255D"/>
    <w:rsid w:val="00AE2B41"/>
    <w:rsid w:val="00AE4611"/>
    <w:rsid w:val="00AF040D"/>
    <w:rsid w:val="00AF2CFE"/>
    <w:rsid w:val="00AF5A54"/>
    <w:rsid w:val="00B04667"/>
    <w:rsid w:val="00B049BD"/>
    <w:rsid w:val="00B05A0B"/>
    <w:rsid w:val="00B065E2"/>
    <w:rsid w:val="00B15AFD"/>
    <w:rsid w:val="00B173FF"/>
    <w:rsid w:val="00B2015C"/>
    <w:rsid w:val="00B2627E"/>
    <w:rsid w:val="00B26CF8"/>
    <w:rsid w:val="00B27E70"/>
    <w:rsid w:val="00B3192D"/>
    <w:rsid w:val="00B33EE0"/>
    <w:rsid w:val="00B34ABF"/>
    <w:rsid w:val="00B4395F"/>
    <w:rsid w:val="00B50105"/>
    <w:rsid w:val="00B5328D"/>
    <w:rsid w:val="00B54C37"/>
    <w:rsid w:val="00B56B0A"/>
    <w:rsid w:val="00B5776F"/>
    <w:rsid w:val="00B6313A"/>
    <w:rsid w:val="00B67A5F"/>
    <w:rsid w:val="00B711A0"/>
    <w:rsid w:val="00B720BB"/>
    <w:rsid w:val="00B75CF8"/>
    <w:rsid w:val="00B7749C"/>
    <w:rsid w:val="00B909D9"/>
    <w:rsid w:val="00BA1B5C"/>
    <w:rsid w:val="00BB7187"/>
    <w:rsid w:val="00BC3358"/>
    <w:rsid w:val="00BE5B4F"/>
    <w:rsid w:val="00C00129"/>
    <w:rsid w:val="00C041DC"/>
    <w:rsid w:val="00C059C6"/>
    <w:rsid w:val="00C07C42"/>
    <w:rsid w:val="00C10610"/>
    <w:rsid w:val="00C10B6A"/>
    <w:rsid w:val="00C13CBF"/>
    <w:rsid w:val="00C173F9"/>
    <w:rsid w:val="00C205B3"/>
    <w:rsid w:val="00C20D91"/>
    <w:rsid w:val="00C21386"/>
    <w:rsid w:val="00C215B7"/>
    <w:rsid w:val="00C21CB6"/>
    <w:rsid w:val="00C26085"/>
    <w:rsid w:val="00C26D34"/>
    <w:rsid w:val="00C26E03"/>
    <w:rsid w:val="00C337C5"/>
    <w:rsid w:val="00C36103"/>
    <w:rsid w:val="00C40C4D"/>
    <w:rsid w:val="00C42B89"/>
    <w:rsid w:val="00C42C49"/>
    <w:rsid w:val="00C46E90"/>
    <w:rsid w:val="00C478AB"/>
    <w:rsid w:val="00C60797"/>
    <w:rsid w:val="00C62230"/>
    <w:rsid w:val="00C66D13"/>
    <w:rsid w:val="00C750A9"/>
    <w:rsid w:val="00C82B01"/>
    <w:rsid w:val="00C82DA0"/>
    <w:rsid w:val="00C8337C"/>
    <w:rsid w:val="00C87CDA"/>
    <w:rsid w:val="00C9120F"/>
    <w:rsid w:val="00C93727"/>
    <w:rsid w:val="00C944BE"/>
    <w:rsid w:val="00C97FC1"/>
    <w:rsid w:val="00CA016B"/>
    <w:rsid w:val="00CA1F9C"/>
    <w:rsid w:val="00CA495D"/>
    <w:rsid w:val="00CA7FE4"/>
    <w:rsid w:val="00CB2247"/>
    <w:rsid w:val="00CB2C68"/>
    <w:rsid w:val="00CB4BC3"/>
    <w:rsid w:val="00CB5917"/>
    <w:rsid w:val="00CB7D51"/>
    <w:rsid w:val="00CC1FB5"/>
    <w:rsid w:val="00CC281F"/>
    <w:rsid w:val="00CC4014"/>
    <w:rsid w:val="00CC784E"/>
    <w:rsid w:val="00CE20F9"/>
    <w:rsid w:val="00CE5201"/>
    <w:rsid w:val="00CE6724"/>
    <w:rsid w:val="00CE7959"/>
    <w:rsid w:val="00CF2744"/>
    <w:rsid w:val="00CF6076"/>
    <w:rsid w:val="00CF78BE"/>
    <w:rsid w:val="00D00DE4"/>
    <w:rsid w:val="00D0305A"/>
    <w:rsid w:val="00D043AB"/>
    <w:rsid w:val="00D050A5"/>
    <w:rsid w:val="00D16497"/>
    <w:rsid w:val="00D2368D"/>
    <w:rsid w:val="00D31AB8"/>
    <w:rsid w:val="00D3620F"/>
    <w:rsid w:val="00D40F60"/>
    <w:rsid w:val="00D41467"/>
    <w:rsid w:val="00D42CE4"/>
    <w:rsid w:val="00D53AFC"/>
    <w:rsid w:val="00D60D5B"/>
    <w:rsid w:val="00D67966"/>
    <w:rsid w:val="00D70926"/>
    <w:rsid w:val="00D71118"/>
    <w:rsid w:val="00D727E2"/>
    <w:rsid w:val="00D800DF"/>
    <w:rsid w:val="00D86CF8"/>
    <w:rsid w:val="00D9376B"/>
    <w:rsid w:val="00DA1C1C"/>
    <w:rsid w:val="00DB4B23"/>
    <w:rsid w:val="00DB7D66"/>
    <w:rsid w:val="00DC0418"/>
    <w:rsid w:val="00DC0670"/>
    <w:rsid w:val="00DC1012"/>
    <w:rsid w:val="00DC3DCD"/>
    <w:rsid w:val="00DD1998"/>
    <w:rsid w:val="00DE29B7"/>
    <w:rsid w:val="00DE4E82"/>
    <w:rsid w:val="00DE6A30"/>
    <w:rsid w:val="00DF5403"/>
    <w:rsid w:val="00DF631F"/>
    <w:rsid w:val="00DF6B44"/>
    <w:rsid w:val="00DF7566"/>
    <w:rsid w:val="00E06059"/>
    <w:rsid w:val="00E10CD3"/>
    <w:rsid w:val="00E12773"/>
    <w:rsid w:val="00E1432A"/>
    <w:rsid w:val="00E158A8"/>
    <w:rsid w:val="00E206C5"/>
    <w:rsid w:val="00E225CB"/>
    <w:rsid w:val="00E22D1B"/>
    <w:rsid w:val="00E2315E"/>
    <w:rsid w:val="00E2613A"/>
    <w:rsid w:val="00E307AB"/>
    <w:rsid w:val="00E405DD"/>
    <w:rsid w:val="00E42513"/>
    <w:rsid w:val="00E46DFF"/>
    <w:rsid w:val="00E51001"/>
    <w:rsid w:val="00E522CA"/>
    <w:rsid w:val="00E5242B"/>
    <w:rsid w:val="00E536B8"/>
    <w:rsid w:val="00E543F3"/>
    <w:rsid w:val="00E5597C"/>
    <w:rsid w:val="00E56513"/>
    <w:rsid w:val="00E64B84"/>
    <w:rsid w:val="00E65302"/>
    <w:rsid w:val="00E663F7"/>
    <w:rsid w:val="00E6652C"/>
    <w:rsid w:val="00E71CE9"/>
    <w:rsid w:val="00E729BE"/>
    <w:rsid w:val="00E729F8"/>
    <w:rsid w:val="00E74350"/>
    <w:rsid w:val="00E76003"/>
    <w:rsid w:val="00E80122"/>
    <w:rsid w:val="00E93B6F"/>
    <w:rsid w:val="00E95201"/>
    <w:rsid w:val="00E96B98"/>
    <w:rsid w:val="00EA0B92"/>
    <w:rsid w:val="00EA598A"/>
    <w:rsid w:val="00EA693C"/>
    <w:rsid w:val="00EB177E"/>
    <w:rsid w:val="00EB68A7"/>
    <w:rsid w:val="00EB7E04"/>
    <w:rsid w:val="00EC4284"/>
    <w:rsid w:val="00EC6DAC"/>
    <w:rsid w:val="00EC7EBF"/>
    <w:rsid w:val="00ED47F1"/>
    <w:rsid w:val="00ED720B"/>
    <w:rsid w:val="00ED7922"/>
    <w:rsid w:val="00EE3828"/>
    <w:rsid w:val="00EE64B6"/>
    <w:rsid w:val="00EF0538"/>
    <w:rsid w:val="00EF7047"/>
    <w:rsid w:val="00EF7CB7"/>
    <w:rsid w:val="00F043E9"/>
    <w:rsid w:val="00F105A2"/>
    <w:rsid w:val="00F106AF"/>
    <w:rsid w:val="00F10DAF"/>
    <w:rsid w:val="00F11073"/>
    <w:rsid w:val="00F15803"/>
    <w:rsid w:val="00F15F97"/>
    <w:rsid w:val="00F1632A"/>
    <w:rsid w:val="00F20307"/>
    <w:rsid w:val="00F32ACE"/>
    <w:rsid w:val="00F35C3E"/>
    <w:rsid w:val="00F43B01"/>
    <w:rsid w:val="00F46820"/>
    <w:rsid w:val="00F47C6D"/>
    <w:rsid w:val="00F572E8"/>
    <w:rsid w:val="00F631E1"/>
    <w:rsid w:val="00F64E2A"/>
    <w:rsid w:val="00F65775"/>
    <w:rsid w:val="00F66B9D"/>
    <w:rsid w:val="00F707A2"/>
    <w:rsid w:val="00F71419"/>
    <w:rsid w:val="00F770A3"/>
    <w:rsid w:val="00F81A17"/>
    <w:rsid w:val="00F83721"/>
    <w:rsid w:val="00F846F3"/>
    <w:rsid w:val="00F84853"/>
    <w:rsid w:val="00F87870"/>
    <w:rsid w:val="00F92322"/>
    <w:rsid w:val="00FA1F41"/>
    <w:rsid w:val="00FA3B33"/>
    <w:rsid w:val="00FA61D7"/>
    <w:rsid w:val="00FA7F11"/>
    <w:rsid w:val="00FB490A"/>
    <w:rsid w:val="00FB4D3C"/>
    <w:rsid w:val="00FB59A2"/>
    <w:rsid w:val="00FB5C7D"/>
    <w:rsid w:val="00FB7551"/>
    <w:rsid w:val="00FC0973"/>
    <w:rsid w:val="00FC2169"/>
    <w:rsid w:val="00FC2859"/>
    <w:rsid w:val="00FC2C2B"/>
    <w:rsid w:val="00FC5741"/>
    <w:rsid w:val="00FC67B9"/>
    <w:rsid w:val="00FC6BF1"/>
    <w:rsid w:val="00FD0E45"/>
    <w:rsid w:val="00FD24FB"/>
    <w:rsid w:val="00FD40ED"/>
    <w:rsid w:val="00FD4CB3"/>
    <w:rsid w:val="00FD6F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9EA99"/>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6921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 w:type="paragraph" w:styleId="ListParagraph">
    <w:name w:val="List Paragraph"/>
    <w:basedOn w:val="Normal"/>
    <w:uiPriority w:val="34"/>
    <w:qFormat/>
    <w:rsid w:val="00487BCD"/>
    <w:pPr>
      <w:ind w:left="720"/>
      <w:contextualSpacing/>
    </w:pPr>
  </w:style>
  <w:style w:type="character" w:customStyle="1" w:styleId="Heading3Char">
    <w:name w:val="Heading 3 Char"/>
    <w:basedOn w:val="DefaultParagraphFont"/>
    <w:link w:val="Heading3"/>
    <w:uiPriority w:val="9"/>
    <w:rsid w:val="00692110"/>
    <w:rPr>
      <w:rFonts w:asciiTheme="majorHAnsi" w:eastAsiaTheme="majorEastAsia" w:hAnsiTheme="majorHAnsi" w:cstheme="majorBidi"/>
      <w:color w:val="1F3763" w:themeColor="accent1" w:themeShade="7F"/>
      <w:lang w:val="en-IE"/>
    </w:rPr>
  </w:style>
  <w:style w:type="character" w:styleId="UnresolvedMention">
    <w:name w:val="Unresolved Mention"/>
    <w:basedOn w:val="DefaultParagraphFont"/>
    <w:uiPriority w:val="99"/>
    <w:rsid w:val="006C48D7"/>
    <w:rPr>
      <w:color w:val="808080"/>
      <w:shd w:val="clear" w:color="auto" w:fill="E6E6E6"/>
    </w:rPr>
  </w:style>
  <w:style w:type="character" w:styleId="FollowedHyperlink">
    <w:name w:val="FollowedHyperlink"/>
    <w:basedOn w:val="DefaultParagraphFont"/>
    <w:uiPriority w:val="99"/>
    <w:semiHidden/>
    <w:unhideWhenUsed/>
    <w:rsid w:val="00E522CA"/>
    <w:rPr>
      <w:color w:val="954F72" w:themeColor="followedHyperlink"/>
      <w:u w:val="single"/>
    </w:rPr>
  </w:style>
  <w:style w:type="paragraph" w:styleId="Caption">
    <w:name w:val="caption"/>
    <w:basedOn w:val="Normal"/>
    <w:next w:val="Normal"/>
    <w:uiPriority w:val="35"/>
    <w:unhideWhenUsed/>
    <w:qFormat/>
    <w:rsid w:val="00520E68"/>
    <w:pPr>
      <w:spacing w:after="200"/>
    </w:pPr>
    <w:rPr>
      <w:i/>
      <w:iCs/>
      <w:color w:val="44546A" w:themeColor="text2"/>
      <w:sz w:val="18"/>
      <w:szCs w:val="18"/>
    </w:rPr>
  </w:style>
  <w:style w:type="paragraph" w:styleId="TableofFigures">
    <w:name w:val="table of figures"/>
    <w:basedOn w:val="Normal"/>
    <w:next w:val="Normal"/>
    <w:uiPriority w:val="99"/>
    <w:unhideWhenUsed/>
    <w:rsid w:val="00670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 w:id="166261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A1BBD-10F8-F044-A9E9-B80DFF373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3</TotalTime>
  <Pages>30</Pages>
  <Words>25465</Words>
  <Characters>145156</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32</cp:revision>
  <dcterms:created xsi:type="dcterms:W3CDTF">2018-05-14T08:37:00Z</dcterms:created>
  <dcterms:modified xsi:type="dcterms:W3CDTF">2018-06-19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a9TE40f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